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13C338D0" w:rsidR="00FC1EED" w:rsidRPr="00727486" w:rsidRDefault="00FC1EED" w:rsidP="00FC1EED">
      <w:pPr>
        <w:spacing w:line="312" w:lineRule="auto"/>
        <w:ind w:firstLine="489"/>
        <w:jc w:val="center"/>
        <w:rPr>
          <w:b/>
          <w:bCs/>
          <w:color w:val="000000" w:themeColor="text1"/>
          <w:szCs w:val="28"/>
        </w:rPr>
      </w:pPr>
      <w:r w:rsidRPr="00727486">
        <w:rPr>
          <w:b/>
          <w:bCs/>
          <w:color w:val="000000" w:themeColor="text1"/>
          <w:szCs w:val="28"/>
        </w:rPr>
        <w:t xml:space="preserve">Assessing the heterogeneity of 27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581EEE" w:rsidRPr="00727486">
        <w:rPr>
          <w:b/>
          <w:bCs/>
          <w:color w:val="000000" w:themeColor="text1"/>
          <w:szCs w:val="28"/>
        </w:rPr>
        <w:t>, adolescents, and young adults</w:t>
      </w:r>
    </w:p>
    <w:p w14:paraId="37F50405" w14:textId="680D32BC" w:rsidR="00D84BCB" w:rsidRPr="00727486" w:rsidRDefault="00537C36" w:rsidP="00D84BCB">
      <w:pPr>
        <w:spacing w:line="312" w:lineRule="auto"/>
        <w:ind w:firstLine="480"/>
        <w:jc w:val="center"/>
        <w:rPr>
          <w:color w:val="000000" w:themeColor="text1"/>
          <w:szCs w:val="24"/>
        </w:rPr>
      </w:pPr>
      <w:r>
        <w:rPr>
          <w:rFonts w:hint="eastAsia"/>
          <w:color w:val="000000" w:themeColor="text1"/>
          <w:szCs w:val="24"/>
        </w:rPr>
        <w:t>Hao</w:t>
      </w:r>
      <w:r>
        <w:rPr>
          <w:color w:val="000000" w:themeColor="text1"/>
          <w:szCs w:val="24"/>
        </w:rPr>
        <w:t xml:space="preserve">yuan Wang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Mengzhen H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Liuqing Tian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Weibiao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936"/>
        <w:rPr>
          <w:b/>
          <w:bCs/>
          <w:color w:val="000000" w:themeColor="text1"/>
          <w:szCs w:val="24"/>
        </w:rPr>
      </w:pPr>
      <w:r w:rsidRPr="00727486">
        <w:rPr>
          <w:rFonts w:hint="eastAsia"/>
          <w:b/>
          <w:bCs/>
          <w:color w:val="000000" w:themeColor="text1"/>
          <w:szCs w:val="24"/>
        </w:rPr>
        <w:t>Credi</w:t>
      </w:r>
      <w:r w:rsidRPr="00727486">
        <w:rPr>
          <w:b/>
          <w:bCs/>
          <w:color w:val="000000" w:themeColor="text1"/>
          <w:szCs w:val="24"/>
        </w:rPr>
        <w:t>T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9"/>
        <w:rPr>
          <w:b/>
          <w:bCs/>
          <w:color w:val="000000" w:themeColor="text1"/>
          <w:szCs w:val="24"/>
        </w:rPr>
      </w:pPr>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Liu</w:t>
      </w:r>
      <w:r w:rsidR="00C337F1">
        <w:rPr>
          <w:rFonts w:hint="eastAsia"/>
          <w:b/>
          <w:bCs/>
          <w:color w:val="000000" w:themeColor="text1"/>
          <w:szCs w:val="24"/>
        </w:rPr>
        <w:t>q</w:t>
      </w:r>
      <w:r w:rsidRPr="00727486">
        <w:rPr>
          <w:b/>
          <w:bCs/>
          <w:color w:val="000000" w:themeColor="text1"/>
          <w:szCs w:val="24"/>
        </w:rPr>
        <w:t>ing</w:t>
      </w:r>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7" w:history="1">
        <w:r w:rsidR="00D84BCB" w:rsidRPr="00727486">
          <w:rPr>
            <w:rStyle w:val="Hyperlink"/>
            <w:color w:val="000000" w:themeColor="text1"/>
            <w:szCs w:val="24"/>
          </w:rPr>
          <w:t>hcp4715@hotmail.com</w:t>
        </w:r>
      </w:hyperlink>
    </w:p>
    <w:p w14:paraId="670BB754" w14:textId="77777777" w:rsidR="00D84BCB" w:rsidRPr="00727486" w:rsidRDefault="00D84BCB" w:rsidP="00FC1EED">
      <w:pPr>
        <w:spacing w:line="312" w:lineRule="auto"/>
        <w:ind w:firstLine="489"/>
        <w:rPr>
          <w:b/>
          <w:bCs/>
          <w:color w:val="000000" w:themeColor="text1"/>
          <w:szCs w:val="24"/>
        </w:rPr>
      </w:pPr>
    </w:p>
    <w:p w14:paraId="1B5EF559" w14:textId="6E44D570" w:rsidR="00FC1EED" w:rsidRPr="00727486" w:rsidRDefault="00FC1EED" w:rsidP="00C25402">
      <w:pPr>
        <w:pStyle w:val="Heading1"/>
        <w:rPr>
          <w:color w:val="000000" w:themeColor="text1"/>
        </w:rPr>
      </w:pPr>
      <w:r w:rsidRPr="00727486">
        <w:rPr>
          <w:color w:val="000000" w:themeColor="text1"/>
        </w:rPr>
        <w:t xml:space="preserve">1. </w:t>
      </w:r>
      <w:r w:rsidR="00C25402" w:rsidRPr="00727486">
        <w:rPr>
          <w:color w:val="000000" w:themeColor="text1"/>
        </w:rPr>
        <w:t>Introduction</w:t>
      </w:r>
    </w:p>
    <w:p w14:paraId="687C16BB" w14:textId="6E4E836A" w:rsidR="00ED40EF" w:rsidRPr="00727486" w:rsidRDefault="00ED40EF" w:rsidP="00ED40EF">
      <w:pPr>
        <w:ind w:firstLineChars="0" w:firstLine="0"/>
        <w:rPr>
          <w:rFonts w:ascii="SimSun" w:hAnsi="SimSun" w:cs="SimSun"/>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SimSun" w:hAnsi="SimSun" w:cs="SimSun" w:hint="eastAsia"/>
          <w:color w:val="000000" w:themeColor="text1"/>
          <w:szCs w:val="24"/>
        </w:rPr>
        <w:t>抑郁障碍的严重性（患病率、社会成本等）]</w:t>
      </w:r>
    </w:p>
    <w:p w14:paraId="13C860C5" w14:textId="1131BF5A" w:rsidR="001E1E97" w:rsidRDefault="00F066EC" w:rsidP="001E1E97">
      <w:pPr>
        <w:ind w:firstLine="480"/>
        <w:rPr>
          <w:color w:val="000000" w:themeColor="text1"/>
        </w:rPr>
      </w:pPr>
      <w:bookmarkStart w:id="1" w:name="OLE_LINK28"/>
      <w:r w:rsidRPr="00727486">
        <w:rPr>
          <w:color w:val="000000" w:themeColor="text1"/>
        </w:rPr>
        <w:t xml:space="preserve">Major depression, a highly prevalent mental disorder, imposes substantial personal, social, and economic burdens both in China </w:t>
      </w:r>
      <w:bookmarkEnd w:id="1"/>
      <w:r w:rsidR="00AD4C94">
        <w:rPr>
          <w:color w:val="000000" w:themeColor="text1"/>
        </w:rPr>
        <w:fldChar w:fldCharType="begin"/>
      </w:r>
      <w:r w:rsidR="00FE7734">
        <w:rPr>
          <w:color w:val="000000" w:themeColor="text1"/>
        </w:rPr>
        <w:instrText xml:space="preserve"> ADDIN ZOTERO_ITEM CSL_CITATION {"citationID":"JconLYAv","properties":{"formattedCitation":"(Fu and Zhang 2023)","plainCitation":"(Fu and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FE7734" w:rsidRPr="00FE7734">
        <w:t>(</w:t>
      </w:r>
      <w:r w:rsidR="00FE7734" w:rsidRPr="001B6373">
        <w:rPr>
          <w:rStyle w:val="zoteroCitation"/>
        </w:rPr>
        <w:t>Fu and Zhang 2023</w:t>
      </w:r>
      <w:r w:rsidR="00FE7734" w:rsidRPr="00FE7734">
        <w:t>)</w:t>
      </w:r>
      <w:r w:rsidR="00AD4C94">
        <w:rPr>
          <w:color w:val="000000" w:themeColor="text1"/>
        </w:rPr>
        <w:fldChar w:fldCharType="end"/>
      </w:r>
      <w:ins w:id="2" w:author="Hu Chuan-Peng" w:date="2024-04-18T09:51:00Z">
        <w:r w:rsidR="00D406FD">
          <w:rPr>
            <w:color w:val="000000" w:themeColor="text1"/>
          </w:rPr>
          <w:t xml:space="preserve"> </w:t>
        </w:r>
      </w:ins>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FE7734">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FE7734" w:rsidRPr="00FE7734">
        <w:t>(</w:t>
      </w:r>
      <w:r w:rsidR="00FE7734" w:rsidRPr="001B6373">
        <w:rPr>
          <w:rStyle w:val="zoteroCitation"/>
        </w:rPr>
        <w:t>Herrman et al. 2022; McGrath et al. 2023</w:t>
      </w:r>
      <w:r w:rsidR="00FE7734" w:rsidRPr="00FE7734">
        <w:t>)</w:t>
      </w:r>
      <w:r w:rsidR="003B4D78" w:rsidRPr="00727486">
        <w:rPr>
          <w:color w:val="000000" w:themeColor="text1"/>
        </w:rPr>
        <w:fldChar w:fldCharType="end"/>
      </w:r>
      <w:r w:rsidR="009F6A66" w:rsidRPr="00727486">
        <w:rPr>
          <w:color w:val="000000" w:themeColor="text1"/>
        </w:rPr>
        <w:t xml:space="preserve">. </w:t>
      </w:r>
      <w:bookmarkStart w:id="3" w:name="OLE_LINK39"/>
      <w:bookmarkStart w:id="4"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1B6373">
        <w:rPr>
          <w:rStyle w:val="zoteroCitation"/>
        </w:rPr>
        <w:t>Dattani</w:t>
      </w:r>
      <w:r w:rsidR="008105F7" w:rsidRPr="001B6373">
        <w:rPr>
          <w:rStyle w:val="zoteroCitation"/>
        </w:rPr>
        <w:t xml:space="preserve">, </w:t>
      </w:r>
      <w:r w:rsidR="003B4D78" w:rsidRPr="001B6373">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FE7734">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FE7734" w:rsidRPr="00FE7734">
        <w:t>(</w:t>
      </w:r>
      <w:r w:rsidR="00FE7734" w:rsidRPr="001B6373">
        <w:rPr>
          <w:rStyle w:val="zoteroCitation"/>
        </w:rPr>
        <w:t>Solmi et al. 2022</w:t>
      </w:r>
      <w:r w:rsidR="00FE7734" w:rsidRPr="00FE7734">
        <w:t>)</w:t>
      </w:r>
      <w:r w:rsidR="00E76C9F" w:rsidRPr="00727486">
        <w:rPr>
          <w:color w:val="000000" w:themeColor="text1"/>
        </w:rPr>
        <w:fldChar w:fldCharType="end"/>
      </w:r>
      <w:r w:rsidR="00E76C9F" w:rsidRPr="00727486">
        <w:rPr>
          <w:color w:val="000000" w:themeColor="text1"/>
        </w:rPr>
        <w:t>.</w:t>
      </w:r>
      <w:bookmarkStart w:id="5" w:name="OLE_LINK52"/>
      <w:r w:rsidR="00E76C9F" w:rsidRPr="00727486">
        <w:rPr>
          <w:color w:val="000000" w:themeColor="text1"/>
        </w:rPr>
        <w:t xml:space="preserve"> </w:t>
      </w:r>
      <w:bookmarkStart w:id="6" w:name="OLE_LINK54"/>
      <w:bookmarkStart w:id="7" w:name="OLE_LINK55"/>
      <w:bookmarkStart w:id="8" w:name="OLE_LINK37"/>
      <w:bookmarkEnd w:id="3"/>
      <w:bookmarkEnd w:id="4"/>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6"/>
      <w:r w:rsidR="00BC4A9C" w:rsidRPr="00727486">
        <w:rPr>
          <w:color w:val="000000" w:themeColor="text1"/>
        </w:rPr>
        <w:fldChar w:fldCharType="begin"/>
      </w:r>
      <w:r w:rsidR="00FE7734">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FE7734" w:rsidRPr="00FE7734">
        <w:rPr>
          <w:kern w:val="0"/>
          <w:szCs w:val="24"/>
        </w:rPr>
        <w:t>(</w:t>
      </w:r>
      <w:r w:rsidR="00FE7734" w:rsidRPr="001B6373">
        <w:rPr>
          <w:rStyle w:val="zoteroCitation"/>
        </w:rPr>
        <w:t>Zeynep Başgöze et al. 2021</w:t>
      </w:r>
      <w:r w:rsidR="00FE7734" w:rsidRPr="00FE7734">
        <w:rPr>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FE7734">
        <w:rPr>
          <w:color w:val="000000" w:themeColor="text1"/>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FE7734" w:rsidRPr="00FE7734">
        <w:t>(</w:t>
      </w:r>
      <w:r w:rsidR="00FE7734" w:rsidRPr="001B6373">
        <w:rPr>
          <w:rStyle w:val="zoteroCitation"/>
        </w:rPr>
        <w:t>Amaltinga and Mbinta 2020</w:t>
      </w:r>
      <w:r w:rsidR="00FE7734" w:rsidRPr="00FE7734">
        <w:t>)</w:t>
      </w:r>
      <w:r w:rsidR="00EC117F" w:rsidRPr="00727486">
        <w:rPr>
          <w:color w:val="000000" w:themeColor="text1"/>
        </w:rPr>
        <w:fldChar w:fldCharType="end"/>
      </w:r>
      <w:r w:rsidR="00EC117F" w:rsidRPr="00727486">
        <w:rPr>
          <w:color w:val="000000" w:themeColor="text1"/>
        </w:rPr>
        <w:t>.</w:t>
      </w:r>
      <w:bookmarkEnd w:id="5"/>
      <w:bookmarkEnd w:id="7"/>
      <w:r w:rsidR="00B3266B" w:rsidRPr="00727486">
        <w:rPr>
          <w:color w:val="000000" w:themeColor="text1"/>
        </w:rPr>
        <w:t xml:space="preserve"> </w:t>
      </w:r>
      <w:bookmarkStart w:id="9" w:name="OLE_LINK32"/>
      <w:bookmarkStart w:id="10" w:name="OLE_LINK3"/>
      <w:r w:rsidR="001340CF" w:rsidRPr="00727486">
        <w:rPr>
          <w:color w:val="000000" w:themeColor="text1"/>
        </w:rPr>
        <w:t>The prevention and alleviation of depression are urgent issues in China</w:t>
      </w:r>
      <w:bookmarkEnd w:id="9"/>
      <w:ins w:id="11" w:author="Hu Chuan-Peng" w:date="2024-04-18T09:51:00Z">
        <w:r w:rsidR="00D406FD">
          <w:rPr>
            <w:color w:val="000000" w:themeColor="text1"/>
          </w:rPr>
          <w:t xml:space="preserve"> </w:t>
        </w:r>
      </w:ins>
      <w:r w:rsidR="00A94B5C">
        <w:rPr>
          <w:color w:val="000000" w:themeColor="text1"/>
        </w:rPr>
        <w:fldChar w:fldCharType="begin"/>
      </w:r>
      <w:r w:rsidR="00A94B5C">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A94B5C" w:rsidRPr="00A94B5C">
        <w:t>(</w:t>
      </w:r>
      <w:r w:rsidR="00A94B5C" w:rsidRPr="001B6373">
        <w:rPr>
          <w:rStyle w:val="zoteroCitation"/>
        </w:rPr>
        <w:t>Ma et al. 2023</w:t>
      </w:r>
      <w:r w:rsidR="00A94B5C" w:rsidRPr="00A94B5C">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A94B5C">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A94B5C" w:rsidRPr="00A94B5C">
        <w:t>(</w:t>
      </w:r>
      <w:r w:rsidR="00A94B5C" w:rsidRPr="001B6373">
        <w:rPr>
          <w:rStyle w:val="zoteroCitation"/>
        </w:rPr>
        <w:t>UNICEF China 2021</w:t>
      </w:r>
      <w:r w:rsidR="00A94B5C" w:rsidRPr="00A94B5C">
        <w:t>)</w:t>
      </w:r>
      <w:r w:rsidR="006556F1" w:rsidRPr="00727486">
        <w:rPr>
          <w:color w:val="000000" w:themeColor="text1"/>
        </w:rPr>
        <w:fldChar w:fldCharType="end"/>
      </w:r>
      <w:r w:rsidR="00E76C9F" w:rsidRPr="00727486">
        <w:rPr>
          <w:color w:val="000000" w:themeColor="text1"/>
        </w:rPr>
        <w:t xml:space="preserve">. </w:t>
      </w:r>
      <w:bookmarkStart w:id="12" w:name="OLE_LINK22"/>
      <w:bookmarkEnd w:id="10"/>
    </w:p>
    <w:p w14:paraId="6912EEC7" w14:textId="42319B70" w:rsidR="00BB2F4A" w:rsidRPr="00727486" w:rsidRDefault="00910F56" w:rsidP="001E1E97">
      <w:pPr>
        <w:ind w:firstLine="480"/>
        <w:rPr>
          <w:color w:val="000000" w:themeColor="text1"/>
        </w:rPr>
      </w:pPr>
      <w:bookmarkStart w:id="13" w:name="OLE_LINK25"/>
      <w:r w:rsidRPr="00727486">
        <w:rPr>
          <w:color w:val="000000" w:themeColor="text1"/>
        </w:rPr>
        <w:t xml:space="preserve">While </w:t>
      </w:r>
      <w:bookmarkStart w:id="14" w:name="OLE_LINK33"/>
      <w:r w:rsidRPr="00727486">
        <w:rPr>
          <w:color w:val="000000" w:themeColor="text1"/>
        </w:rPr>
        <w:t>the effectiveness of interventions has garnered significant attentio</w:t>
      </w:r>
      <w:bookmarkEnd w:id="13"/>
      <w:r w:rsidRPr="00727486">
        <w:rPr>
          <w:color w:val="000000" w:themeColor="text1"/>
        </w:rPr>
        <w:t>n</w:t>
      </w:r>
      <w:bookmarkEnd w:id="12"/>
      <w:bookmarkEnd w:id="14"/>
      <w:ins w:id="15" w:author="Hu Chuan-Peng" w:date="2024-04-18T09:51:00Z">
        <w:r w:rsidR="00D406FD">
          <w:rPr>
            <w:color w:val="000000" w:themeColor="text1"/>
          </w:rPr>
          <w:t xml:space="preserve"> </w:t>
        </w:r>
      </w:ins>
      <w:r w:rsidR="001E1E97">
        <w:rPr>
          <w:color w:val="000000" w:themeColor="text1"/>
        </w:rPr>
        <w:fldChar w:fldCharType="begin"/>
      </w:r>
      <w:r w:rsidR="001E1E97">
        <w:rPr>
          <w:color w:val="000000" w:themeColor="text1"/>
        </w:rPr>
        <w:instrText xml:space="preserve"> ADDIN ZOTERO_ITEM CSL_CITATION {"citationID":"wdRZjYKm","properties":{"formattedCitation":"(Cuijpers, Stringaris, and Wolpert 2020)","plainCitation":"(Cuijpers, Stringaris, and Wolpert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1E1E97" w:rsidRPr="001E1E97">
        <w:t>(</w:t>
      </w:r>
      <w:r w:rsidR="001E1E97" w:rsidRPr="001B6373">
        <w:rPr>
          <w:rStyle w:val="zoteroCitation"/>
        </w:rPr>
        <w:t>Cuijpers, Stringaris, and Wolpert 2020</w:t>
      </w:r>
      <w:r w:rsidR="001E1E97" w:rsidRPr="001E1E97">
        <w:t>)</w:t>
      </w:r>
      <w:r w:rsidR="001E1E97">
        <w:rPr>
          <w:color w:val="000000" w:themeColor="text1"/>
        </w:rPr>
        <w:fldChar w:fldCharType="end"/>
      </w:r>
      <w:r w:rsidRPr="00727486">
        <w:rPr>
          <w:color w:val="000000" w:themeColor="text1"/>
        </w:rPr>
        <w:t xml:space="preserve">, </w:t>
      </w:r>
      <w:r w:rsidR="003027BE">
        <w:rPr>
          <w:color w:val="000000" w:themeColor="text1"/>
        </w:rPr>
        <w:t>a</w:t>
      </w:r>
      <w:ins w:id="16" w:author="Hu Chuan-Peng" w:date="2024-04-18T09:52:00Z">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ins>
      <w:del w:id="17" w:author="Hu Chuan-Peng" w:date="2024-04-18T09:52:00Z">
        <w:r w:rsidR="003027BE" w:rsidDel="00D406FD">
          <w:rPr>
            <w:color w:val="000000" w:themeColor="text1"/>
          </w:rPr>
          <w:delText>n equally important</w:delText>
        </w:r>
        <w:r w:rsidRPr="00727486" w:rsidDel="00D406FD">
          <w:rPr>
            <w:color w:val="000000" w:themeColor="text1"/>
          </w:rPr>
          <w:delText xml:space="preserve"> </w:delText>
        </w:r>
      </w:del>
      <w:r w:rsidRPr="00727486">
        <w:rPr>
          <w:color w:val="000000" w:themeColor="text1"/>
        </w:rPr>
        <w:t xml:space="preserve">issue is often overlooked: </w:t>
      </w:r>
      <w:r w:rsidR="003027BE">
        <w:rPr>
          <w:color w:val="000000" w:themeColor="text1"/>
        </w:rPr>
        <w:t xml:space="preserve">how to </w:t>
      </w:r>
      <w:del w:id="18" w:author="Hu Chuan-Peng" w:date="2024-04-18T09:52:00Z">
        <w:r w:rsidR="003027BE" w:rsidRPr="00D406FD" w:rsidDel="00D406FD">
          <w:rPr>
            <w:i/>
            <w:iCs/>
            <w:color w:val="000000" w:themeColor="text1"/>
            <w:rPrChange w:id="19" w:author="Hu Chuan-Peng" w:date="2024-04-18T09:53:00Z">
              <w:rPr>
                <w:color w:val="000000" w:themeColor="text1"/>
              </w:rPr>
            </w:rPrChange>
          </w:rPr>
          <w:delText xml:space="preserve">screen or </w:delText>
        </w:r>
      </w:del>
      <w:r w:rsidRPr="00D406FD">
        <w:rPr>
          <w:i/>
          <w:iCs/>
          <w:color w:val="000000" w:themeColor="text1"/>
          <w:rPrChange w:id="20" w:author="Hu Chuan-Peng" w:date="2024-04-18T09:53:00Z">
            <w:rPr>
              <w:color w:val="000000" w:themeColor="text1"/>
            </w:rPr>
          </w:rPrChange>
        </w:rPr>
        <w:t>measur</w:t>
      </w:r>
      <w:r w:rsidR="003027BE" w:rsidRPr="00D406FD">
        <w:rPr>
          <w:i/>
          <w:iCs/>
          <w:color w:val="000000" w:themeColor="text1"/>
          <w:rPrChange w:id="21" w:author="Hu Chuan-Peng" w:date="2024-04-18T09:53:00Z">
            <w:rPr>
              <w:color w:val="000000" w:themeColor="text1"/>
            </w:rPr>
          </w:rPrChange>
        </w:rPr>
        <w:t>e</w:t>
      </w:r>
      <w:r w:rsidR="003027BE">
        <w:rPr>
          <w:color w:val="000000" w:themeColor="text1"/>
        </w:rPr>
        <w:t xml:space="preserve"> the </w:t>
      </w:r>
      <w:r w:rsidRPr="00727486">
        <w:rPr>
          <w:color w:val="000000" w:themeColor="text1"/>
        </w:rPr>
        <w:t>depression</w:t>
      </w:r>
      <w:ins w:id="22" w:author="Hu Chuan-Peng" w:date="2024-04-18T09:52:00Z">
        <w:r w:rsidR="00D406FD">
          <w:rPr>
            <w:color w:val="000000" w:themeColor="text1"/>
          </w:rPr>
          <w:t xml:space="preserve"> disorder</w:t>
        </w:r>
      </w:ins>
      <w:r w:rsidRPr="00727486">
        <w:rPr>
          <w:color w:val="000000" w:themeColor="text1"/>
        </w:rPr>
        <w:t xml:space="preserve"> </w:t>
      </w:r>
      <w:r w:rsidR="00242A57" w:rsidRPr="00727486">
        <w:rPr>
          <w:color w:val="000000" w:themeColor="text1"/>
        </w:rPr>
        <w:fldChar w:fldCharType="begin"/>
      </w:r>
      <w:r w:rsidR="00FE7734">
        <w:rPr>
          <w:color w:val="000000" w:themeColor="text1"/>
        </w:rPr>
        <w:instrText xml:space="preserve"> ADDIN ZOTERO_ITEM CSL_CITATION {"citationID":"d3RZlCzg","properties":{"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FE7734" w:rsidRPr="00FE7734">
        <w:t>(</w:t>
      </w:r>
      <w:r w:rsidR="00FE7734" w:rsidRPr="001B6373">
        <w:rPr>
          <w:rStyle w:val="zoteroCitation"/>
        </w:rPr>
        <w:t>Fried, Flake, and Robinaugh 2022</w:t>
      </w:r>
      <w:r w:rsidR="00FE7734" w:rsidRPr="00FE7734">
        <w:t>)</w:t>
      </w:r>
      <w:r w:rsidR="00242A57" w:rsidRPr="00727486">
        <w:rPr>
          <w:color w:val="000000" w:themeColor="text1"/>
        </w:rPr>
        <w:fldChar w:fldCharType="end"/>
      </w:r>
      <w:r w:rsidR="00E76C9F" w:rsidRPr="00727486">
        <w:rPr>
          <w:color w:val="000000" w:themeColor="text1"/>
        </w:rPr>
        <w:t xml:space="preserve">. </w:t>
      </w:r>
      <w:bookmarkStart w:id="23" w:name="OLE_LINK9"/>
      <w:ins w:id="24" w:author="Hu Chuan-Peng" w:date="2024-04-18T09:53:00Z">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w:t>
        </w:r>
        <w:r w:rsidR="00D406FD">
          <w:rPr>
            <w:color w:val="000000" w:themeColor="text1"/>
          </w:rPr>
          <w:t xml:space="preserve"> differ</w:t>
        </w:r>
      </w:ins>
      <w:ins w:id="25" w:author="Hu Chuan-Peng" w:date="2024-04-18T09:54:00Z">
        <w:r w:rsidR="00D406FD">
          <w:rPr>
            <w:color w:val="000000" w:themeColor="text1"/>
          </w:rPr>
          <w:t>ed</w:t>
        </w:r>
      </w:ins>
      <w:ins w:id="26" w:author="Hu Chuan-Peng" w:date="2024-04-18T09:53:00Z">
        <w:r w:rsidR="00D406FD">
          <w:rPr>
            <w:color w:val="000000" w:themeColor="text1"/>
          </w:rPr>
          <w:t xml:space="preserve"> signfican</w:t>
        </w:r>
      </w:ins>
      <w:ins w:id="27" w:author="Hu Chuan-Peng" w:date="2024-04-18T09:54:00Z">
        <w:r w:rsidR="00D406FD">
          <w:rPr>
            <w:color w:val="000000" w:themeColor="text1"/>
          </w:rPr>
          <w:t>tly when the</w:t>
        </w:r>
      </w:ins>
      <w:del w:id="28" w:author="Hu Chuan-Peng" w:date="2024-04-18T09:54:00Z">
        <w:r w:rsidR="003027BE" w:rsidDel="00D406FD">
          <w:rPr>
            <w:color w:val="000000" w:themeColor="text1"/>
          </w:rPr>
          <w:delText>Choosing different</w:delText>
        </w:r>
      </w:del>
      <w:r w:rsidR="003027BE">
        <w:rPr>
          <w:color w:val="000000" w:themeColor="text1"/>
        </w:rPr>
        <w:t xml:space="preserve"> </w:t>
      </w:r>
      <w:r w:rsidR="003027BE" w:rsidRPr="00727486">
        <w:rPr>
          <w:color w:val="000000" w:themeColor="text1"/>
        </w:rPr>
        <w:t>measurement</w:t>
      </w:r>
      <w:ins w:id="29" w:author="Hu Chuan-Peng" w:date="2024-04-18T09:54:00Z">
        <w:r w:rsidR="00D406FD">
          <w:rPr>
            <w:color w:val="000000" w:themeColor="text1"/>
          </w:rPr>
          <w:t>s</w:t>
        </w:r>
      </w:ins>
      <w:r w:rsidR="003027BE" w:rsidRPr="00727486">
        <w:rPr>
          <w:color w:val="000000" w:themeColor="text1"/>
        </w:rPr>
        <w:t xml:space="preserve"> </w:t>
      </w:r>
      <w:ins w:id="30" w:author="Hu Chuan-Peng" w:date="2024-04-18T09:54:00Z">
        <w:r w:rsidR="00D406FD">
          <w:rPr>
            <w:color w:val="000000" w:themeColor="text1"/>
          </w:rPr>
          <w:t>they used varied</w:t>
        </w:r>
      </w:ins>
      <w:ins w:id="31" w:author="Hu Chuan-Peng" w:date="2024-04-18T09:56:00Z">
        <w:r w:rsidR="007E5901">
          <w:rPr>
            <w:color w:val="000000" w:themeColor="text1"/>
          </w:rPr>
          <w:t xml:space="preserve"> </w:t>
        </w:r>
      </w:ins>
      <w:moveToRangeStart w:id="32" w:author="Hu Chuan-Peng" w:date="2024-04-18T09:56:00Z" w:name="move164326589"/>
      <w:moveTo w:id="33" w:author="Hu Chuan-Peng" w:date="2024-04-18T09:56:00Z">
        <w:r w:rsidR="007E5901" w:rsidRPr="00727486">
          <w:rPr>
            <w:color w:val="000000" w:themeColor="text1"/>
          </w:rPr>
          <w:fldChar w:fldCharType="begin"/>
        </w:r>
        <w:r w:rsidR="007E5901">
          <w:rPr>
            <w:color w:val="000000" w:themeColor="text1"/>
          </w:rPr>
          <w:instrText xml:space="preserve"> ADDIN ZOTERO_ITEM CSL_CITATION {"citationID":"V4gGrkHG","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7E5901">
          <w:rPr>
            <w:rFonts w:hint="eastAsia"/>
            <w:color w:val="000000" w:themeColor="text1"/>
          </w:rPr>
          <w:instrText>,"issued":{"date-parts":[["2022",5,1]]}},"label":"page"},{"id":14,"uris":["http://zotero.org/users/local/eoP0LvSC/items/VDAXUCB4"],"itemData":{"id":14,"type":"article-journal","abstract":"</w:instrText>
        </w:r>
        <w:r w:rsidR="007E5901">
          <w:rPr>
            <w:rFonts w:hint="eastAsia"/>
            <w:color w:val="000000" w:themeColor="text1"/>
          </w:rPr>
          <w:instrText>我国高中生心理健康问题的检出率亟需关注</w:instrText>
        </w:r>
        <w:r w:rsidR="007E5901">
          <w:rPr>
            <w:rFonts w:hint="eastAsia"/>
            <w:color w:val="000000" w:themeColor="text1"/>
          </w:rPr>
          <w:instrText xml:space="preserve">, </w:instrText>
        </w:r>
        <w:r w:rsidR="007E5901">
          <w:rPr>
            <w:rFonts w:hint="eastAsia"/>
            <w:color w:val="000000" w:themeColor="text1"/>
          </w:rPr>
          <w:instrText>许多研究对此进行了</w:instrText>
        </w:r>
        <w:r w:rsidR="007E5901">
          <w:rPr>
            <w:rFonts w:hint="eastAsia"/>
            <w:color w:val="000000" w:themeColor="text1"/>
          </w:rPr>
          <w:instrText>...","container-title":"Advances in P</w:instrText>
        </w:r>
        <w:r w:rsidR="007E5901">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7E5901" w:rsidRPr="00FE7734">
          <w:t>(</w:t>
        </w:r>
        <w:r w:rsidR="007E5901" w:rsidRPr="001B6373">
          <w:rPr>
            <w:rStyle w:val="zoteroCitation"/>
          </w:rPr>
          <w:t>Chen et al. 2022; Huang et al. 2022; Yu et al. 2022; Zhang et al. 2022</w:t>
        </w:r>
        <w:r w:rsidR="007E5901" w:rsidRPr="00FE7734">
          <w:t>)</w:t>
        </w:r>
        <w:r w:rsidR="007E5901" w:rsidRPr="00727486">
          <w:rPr>
            <w:color w:val="000000" w:themeColor="text1"/>
          </w:rPr>
          <w:fldChar w:fldCharType="end"/>
        </w:r>
      </w:moveTo>
      <w:moveToRangeEnd w:id="32"/>
      <w:del w:id="34" w:author="Hu Chuan-Peng" w:date="2024-04-18T09:54:00Z">
        <w:r w:rsidR="003027BE" w:rsidDel="00D406FD">
          <w:rPr>
            <w:color w:val="000000" w:themeColor="text1"/>
          </w:rPr>
          <w:delText>for depression often results in</w:delText>
        </w:r>
        <w:r w:rsidR="003027BE" w:rsidRPr="00727486" w:rsidDel="00D406FD">
          <w:rPr>
            <w:color w:val="000000" w:themeColor="text1"/>
          </w:rPr>
          <w:delText xml:space="preserve"> significantly </w:delText>
        </w:r>
        <w:r w:rsidR="003027BE" w:rsidDel="00D406FD">
          <w:rPr>
            <w:color w:val="000000" w:themeColor="text1"/>
          </w:rPr>
          <w:delText>different</w:delText>
        </w:r>
        <w:r w:rsidR="003027BE" w:rsidRPr="00727486" w:rsidDel="00D406FD">
          <w:rPr>
            <w:color w:val="000000" w:themeColor="text1"/>
          </w:rPr>
          <w:delText xml:space="preserve"> </w:delText>
        </w:r>
      </w:del>
      <w:del w:id="35" w:author="Hu Chuan-Peng" w:date="2024-04-18T09:53:00Z">
        <w:r w:rsidR="003027BE" w:rsidRPr="00727486" w:rsidDel="00D406FD">
          <w:rPr>
            <w:color w:val="000000" w:themeColor="text1"/>
          </w:rPr>
          <w:delText>reported prevalence rates</w:delText>
        </w:r>
        <w:r w:rsidR="003027BE" w:rsidDel="00D406FD">
          <w:rPr>
            <w:color w:val="000000" w:themeColor="text1"/>
          </w:rPr>
          <w:delText xml:space="preserve"> of depression</w:delText>
        </w:r>
      </w:del>
      <w:r w:rsidR="003027BE">
        <w:rPr>
          <w:color w:val="000000" w:themeColor="text1"/>
        </w:rPr>
        <w:t xml:space="preserve">. For example, </w:t>
      </w:r>
      <w:del w:id="36" w:author="Hu Chuan-Peng" w:date="2024-04-18T09:54:00Z">
        <w:r w:rsidR="003027BE" w:rsidDel="007E5901">
          <w:rPr>
            <w:color w:val="000000" w:themeColor="text1"/>
          </w:rPr>
          <w:delText>w</w:delText>
        </w:r>
        <w:r w:rsidR="003027BE" w:rsidRPr="00727486" w:rsidDel="007E5901">
          <w:rPr>
            <w:color w:val="000000" w:themeColor="text1"/>
          </w:rPr>
          <w:delText xml:space="preserve">hen </w:delText>
        </w:r>
      </w:del>
      <w:r w:rsidR="00B60CCC" w:rsidRPr="00727486">
        <w:rPr>
          <w:color w:val="000000" w:themeColor="text1"/>
        </w:rPr>
        <w:t xml:space="preserve">employing a strict, clinical interview-based standard, </w:t>
      </w:r>
      <w:bookmarkEnd w:id="8"/>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FE7734" w:rsidRPr="00FE7734">
        <w:t>Deng et al. (</w:t>
      </w:r>
      <w:r w:rsidR="00FE7734" w:rsidRPr="001B6373">
        <w:rPr>
          <w:rStyle w:val="innerzoteroCitation"/>
        </w:rPr>
        <w:t>2023</w:t>
      </w:r>
      <w:r w:rsidR="00FE7734" w:rsidRPr="00FE7734">
        <w:t>)</w:t>
      </w:r>
      <w:r w:rsidR="00242A57" w:rsidRPr="00727486">
        <w:rPr>
          <w:color w:val="000000" w:themeColor="text1"/>
        </w:rPr>
        <w:fldChar w:fldCharType="end"/>
      </w:r>
      <w:r w:rsidR="00242A57" w:rsidRPr="00727486">
        <w:rPr>
          <w:rFonts w:hint="eastAsia"/>
          <w:color w:val="000000" w:themeColor="text1"/>
        </w:rPr>
        <w:t xml:space="preserve"> </w:t>
      </w:r>
      <w:del w:id="37" w:author="Hu Chuan-Peng" w:date="2024-04-18T09:55:00Z">
        <w:r w:rsidR="00B60CCC" w:rsidRPr="00727486" w:rsidDel="007E5901">
          <w:rPr>
            <w:color w:val="000000" w:themeColor="text1"/>
          </w:rPr>
          <w:lastRenderedPageBreak/>
          <w:delText xml:space="preserve">reported </w:delText>
        </w:r>
      </w:del>
      <w:ins w:id="38" w:author="Hu Chuan-Peng" w:date="2024-04-18T09:55:00Z">
        <w:r w:rsidR="007E5901">
          <w:rPr>
            <w:color w:val="000000" w:themeColor="text1"/>
          </w:rPr>
          <w:t>found</w:t>
        </w:r>
        <w:r w:rsidR="007E5901" w:rsidRPr="00727486">
          <w:rPr>
            <w:color w:val="000000" w:themeColor="text1"/>
          </w:rPr>
          <w:t xml:space="preserve"> </w:t>
        </w:r>
      </w:ins>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1B6373">
        <w:rPr>
          <w:rStyle w:val="zoteroCitation"/>
        </w:rPr>
        <w:t>Li et al.</w:t>
      </w:r>
      <w:r w:rsidR="008105F7" w:rsidRPr="001B6373">
        <w:rPr>
          <w:rStyle w:val="zoteroCitation"/>
        </w:rPr>
        <w:t xml:space="preserve">, </w:t>
      </w:r>
      <w:r w:rsidR="002F57EA" w:rsidRPr="001B6373">
        <w:rPr>
          <w:rStyle w:val="zoteroCitation"/>
        </w:rPr>
        <w:t>2022)</w:t>
      </w:r>
      <w:r w:rsidR="002F57EA" w:rsidRPr="00727486">
        <w:rPr>
          <w:color w:val="000000" w:themeColor="text1"/>
        </w:rPr>
        <w:fldChar w:fldCharType="end"/>
      </w:r>
      <w:bookmarkStart w:id="39" w:name="OLE_LINK6"/>
      <w:r w:rsidR="008105F7" w:rsidRPr="00727486">
        <w:rPr>
          <w:color w:val="000000" w:themeColor="text1"/>
        </w:rPr>
        <w:t xml:space="preserve">. </w:t>
      </w:r>
      <w:r w:rsidR="00B60CCC" w:rsidRPr="00727486">
        <w:rPr>
          <w:color w:val="000000" w:themeColor="text1"/>
        </w:rPr>
        <w:t xml:space="preserve">In contrast, studies </w:t>
      </w:r>
      <w:ins w:id="40" w:author="Hu Chuan-Peng" w:date="2024-04-18T09:55:00Z">
        <w:r w:rsidR="007E5901">
          <w:rPr>
            <w:color w:val="000000" w:themeColor="text1"/>
          </w:rPr>
          <w:t xml:space="preserve">that </w:t>
        </w:r>
      </w:ins>
      <w:del w:id="41" w:author="Hu Chuan-Peng" w:date="2024-04-18T09:55:00Z">
        <w:r w:rsidR="00B60CCC" w:rsidRPr="00727486" w:rsidDel="007E5901">
          <w:rPr>
            <w:color w:val="000000" w:themeColor="text1"/>
          </w:rPr>
          <w:delText xml:space="preserve">using </w:delText>
        </w:r>
      </w:del>
      <w:ins w:id="42" w:author="Hu Chuan-Peng" w:date="2024-04-18T09:55:00Z">
        <w:r w:rsidR="007E5901" w:rsidRPr="00727486">
          <w:rPr>
            <w:color w:val="000000" w:themeColor="text1"/>
          </w:rPr>
          <w:t>us</w:t>
        </w:r>
        <w:r w:rsidR="007E5901">
          <w:rPr>
            <w:color w:val="000000" w:themeColor="text1"/>
          </w:rPr>
          <w:t>ed</w:t>
        </w:r>
        <w:r w:rsidR="007E5901" w:rsidRPr="00727486">
          <w:rPr>
            <w:color w:val="000000" w:themeColor="text1"/>
          </w:rPr>
          <w:t xml:space="preserve"> </w:t>
        </w:r>
      </w:ins>
      <w:r w:rsidR="00B60CCC" w:rsidRPr="00727486">
        <w:rPr>
          <w:color w:val="000000" w:themeColor="text1"/>
        </w:rPr>
        <w:t xml:space="preserve">self-reported scales </w:t>
      </w:r>
      <w:del w:id="43" w:author="Hu Chuan-Peng" w:date="2024-04-18T09:55:00Z">
        <w:r w:rsidR="00B60CCC" w:rsidRPr="00727486" w:rsidDel="007E5901">
          <w:rPr>
            <w:color w:val="000000" w:themeColor="text1"/>
          </w:rPr>
          <w:delText xml:space="preserve">for depression screening </w:delText>
        </w:r>
      </w:del>
      <w:r w:rsidR="00B60CCC" w:rsidRPr="00727486">
        <w:rPr>
          <w:color w:val="000000" w:themeColor="text1"/>
        </w:rPr>
        <w:t>report</w:t>
      </w:r>
      <w:ins w:id="44" w:author="Hu Chuan-Peng" w:date="2024-04-18T09:55:00Z">
        <w:r w:rsidR="007E5901">
          <w:rPr>
            <w:color w:val="000000" w:themeColor="text1"/>
          </w:rPr>
          <w:t>ed</w:t>
        </w:r>
      </w:ins>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23"/>
      <w:bookmarkEnd w:id="39"/>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1B6373">
        <w:rPr>
          <w:rStyle w:val="zoteroCitation"/>
        </w:rPr>
        <w:t>Chen, Zhang, and Y</w:t>
      </w:r>
      <w:r w:rsidR="00730605" w:rsidRPr="001B6373">
        <w:rPr>
          <w:rStyle w:val="zoteroCitation"/>
        </w:rPr>
        <w:t>u.,</w:t>
      </w:r>
      <w:r w:rsidR="00E82581" w:rsidRPr="001B6373">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del w:id="45" w:author="Hu Chuan-Peng" w:date="2024-04-18T09:56:00Z">
        <w:r w:rsidR="003027BE" w:rsidDel="007E5901">
          <w:rPr>
            <w:color w:val="000000" w:themeColor="text1"/>
          </w:rPr>
          <w:delText>Also,</w:delText>
        </w:r>
        <w:r w:rsidR="00B60CCC" w:rsidRPr="00727486" w:rsidDel="007E5901">
          <w:rPr>
            <w:color w:val="000000" w:themeColor="text1"/>
          </w:rPr>
          <w:delText xml:space="preserve"> </w:delText>
        </w:r>
        <w:r w:rsidR="003027BE" w:rsidDel="007E5901">
          <w:rPr>
            <w:color w:val="000000" w:themeColor="text1"/>
          </w:rPr>
          <w:delText xml:space="preserve">recent </w:delText>
        </w:r>
        <w:r w:rsidR="00B60CCC" w:rsidRPr="00727486" w:rsidDel="007E5901">
          <w:rPr>
            <w:color w:val="000000" w:themeColor="text1"/>
          </w:rPr>
          <w:delText>meta-analyses</w:delText>
        </w:r>
        <w:r w:rsidR="003027BE" w:rsidDel="007E5901">
          <w:rPr>
            <w:color w:val="000000" w:themeColor="text1"/>
          </w:rPr>
          <w:delText xml:space="preserve"> reported</w:delText>
        </w:r>
        <w:r w:rsidR="00B60CCC" w:rsidRPr="00727486" w:rsidDel="007E5901">
          <w:rPr>
            <w:color w:val="000000" w:themeColor="text1"/>
          </w:rPr>
          <w:delText xml:space="preserve"> </w:delText>
        </w:r>
        <w:r w:rsidR="003027BE" w:rsidDel="007E5901">
          <w:rPr>
            <w:color w:val="000000" w:themeColor="text1"/>
          </w:rPr>
          <w:delText xml:space="preserve">the moderation of </w:delText>
        </w:r>
        <w:r w:rsidR="00B60CCC" w:rsidRPr="00727486" w:rsidDel="007E5901">
          <w:rPr>
            <w:color w:val="000000" w:themeColor="text1"/>
          </w:rPr>
          <w:delText xml:space="preserve">the scales used </w:delText>
        </w:r>
        <w:r w:rsidR="003027BE" w:rsidDel="007E5901">
          <w:rPr>
            <w:color w:val="000000" w:themeColor="text1"/>
          </w:rPr>
          <w:delText>on</w:delText>
        </w:r>
        <w:r w:rsidR="00B60CCC" w:rsidRPr="00727486" w:rsidDel="007E5901">
          <w:rPr>
            <w:color w:val="000000" w:themeColor="text1"/>
          </w:rPr>
          <w:delText xml:space="preserve"> the prevalence rates of depression among children and adolescents </w:delText>
        </w:r>
      </w:del>
      <w:bookmarkStart w:id="46" w:name="OLE_LINK42"/>
      <w:bookmarkStart w:id="47" w:name="OLE_LINK35"/>
      <w:moveFromRangeStart w:id="48" w:author="Hu Chuan-Peng" w:date="2024-04-18T09:56:00Z" w:name="move164326589"/>
      <w:moveFrom w:id="49" w:author="Hu Chuan-Peng" w:date="2024-04-18T09:56:00Z">
        <w:del w:id="50" w:author="Hu Chuan-Peng" w:date="2024-04-18T09:56:00Z">
          <w:r w:rsidR="00593AF2" w:rsidRPr="00727486" w:rsidDel="007E5901">
            <w:rPr>
              <w:color w:val="000000" w:themeColor="text1"/>
            </w:rPr>
            <w:fldChar w:fldCharType="begin"/>
          </w:r>
          <w:r w:rsidR="00FE7734" w:rsidDel="007E5901">
            <w:rPr>
              <w:color w:val="000000" w:themeColor="text1"/>
            </w:rPr>
            <w:delInstrText xml:space="preserve"> ADDIN ZOTERO_ITEM CSL_CITATION {"citationID":"V4gGrkHG","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delInstrText>
          </w:r>
          <w:r w:rsidR="00FE7734" w:rsidDel="007E5901">
            <w:rPr>
              <w:rFonts w:hint="eastAsia"/>
              <w:color w:val="000000" w:themeColor="text1"/>
            </w:rPr>
            <w:delInstrText>,"issued":{"date-parts":[["2022",5,1]]}},"label":"page"},{"id":14,"uris":["http://zotero.org/users/local/eoP0LvSC/items/VDAXUCB4"],"itemData":{"id":14,"type":"article-journal","abstract":"</w:delInstrText>
          </w:r>
          <w:r w:rsidR="00FE7734" w:rsidDel="007E5901">
            <w:rPr>
              <w:rFonts w:hint="eastAsia"/>
              <w:color w:val="000000" w:themeColor="text1"/>
            </w:rPr>
            <w:delInstrText>我国高中生心理健康问题的检出率亟需关注</w:delInstrText>
          </w:r>
          <w:r w:rsidR="00FE7734" w:rsidDel="007E5901">
            <w:rPr>
              <w:rFonts w:hint="eastAsia"/>
              <w:color w:val="000000" w:themeColor="text1"/>
            </w:rPr>
            <w:delInstrText xml:space="preserve">, </w:delInstrText>
          </w:r>
          <w:r w:rsidR="00FE7734" w:rsidDel="007E5901">
            <w:rPr>
              <w:rFonts w:hint="eastAsia"/>
              <w:color w:val="000000" w:themeColor="text1"/>
            </w:rPr>
            <w:delInstrText>许多研究对此进行了</w:delInstrText>
          </w:r>
          <w:r w:rsidR="00FE7734" w:rsidDel="007E5901">
            <w:rPr>
              <w:rFonts w:hint="eastAsia"/>
              <w:color w:val="000000" w:themeColor="text1"/>
            </w:rPr>
            <w:delInstrText>...","container-title":"Advances in P</w:delInstrText>
          </w:r>
          <w:r w:rsidR="00FE7734" w:rsidDel="007E5901">
            <w:rPr>
              <w:color w:val="000000" w:themeColor="text1"/>
            </w:rPr>
            <w:del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delInstrText>
          </w:r>
          <w:r w:rsidR="00593AF2" w:rsidRPr="00727486" w:rsidDel="007E5901">
            <w:rPr>
              <w:color w:val="000000" w:themeColor="text1"/>
            </w:rPr>
            <w:fldChar w:fldCharType="separate"/>
          </w:r>
          <w:r w:rsidR="00FE7734" w:rsidRPr="00FE7734" w:rsidDel="007E5901">
            <w:delText>(</w:delText>
          </w:r>
          <w:r w:rsidR="00FE7734" w:rsidRPr="001B6373" w:rsidDel="007E5901">
            <w:rPr>
              <w:rStyle w:val="zoteroCitation"/>
            </w:rPr>
            <w:delText>Chen et al. 2022; Huang et al. 2022; Yu et al. 2022; Zhang et al. 2022</w:delText>
          </w:r>
          <w:r w:rsidR="00FE7734" w:rsidRPr="00FE7734" w:rsidDel="007E5901">
            <w:delText>)</w:delText>
          </w:r>
          <w:r w:rsidR="00593AF2" w:rsidRPr="00727486" w:rsidDel="007E5901">
            <w:rPr>
              <w:color w:val="000000" w:themeColor="text1"/>
            </w:rPr>
            <w:fldChar w:fldCharType="end"/>
          </w:r>
        </w:del>
      </w:moveFrom>
      <w:moveFromRangeEnd w:id="48"/>
      <w:del w:id="51" w:author="Hu Chuan-Peng" w:date="2024-04-18T09:56:00Z">
        <w:r w:rsidR="002670D8" w:rsidRPr="00727486" w:rsidDel="007E5901">
          <w:rPr>
            <w:color w:val="000000" w:themeColor="text1"/>
          </w:rPr>
          <w:delText>.</w:delText>
        </w:r>
      </w:del>
      <w:r w:rsidR="002670D8" w:rsidRPr="00727486">
        <w:rPr>
          <w:color w:val="000000" w:themeColor="text1"/>
        </w:rPr>
        <w:t xml:space="preserve"> </w:t>
      </w:r>
    </w:p>
    <w:p w14:paraId="78F44592" w14:textId="6701B751" w:rsidR="00E93EDE" w:rsidRDefault="00DE1707" w:rsidP="001E1E97">
      <w:pPr>
        <w:ind w:firstLineChars="0" w:firstLine="420"/>
        <w:rPr>
          <w:color w:val="000000" w:themeColor="text1"/>
        </w:rPr>
      </w:pPr>
      <w:r w:rsidRPr="00727486">
        <w:rPr>
          <w:color w:val="000000" w:themeColor="text1"/>
        </w:rPr>
        <w:t xml:space="preserve">These findings underscore the </w:t>
      </w:r>
      <w:del w:id="52" w:author="Hu Chuan-Peng" w:date="2024-04-18T09:56:00Z">
        <w:r w:rsidRPr="00727486" w:rsidDel="007E5901">
          <w:rPr>
            <w:color w:val="000000" w:themeColor="text1"/>
          </w:rPr>
          <w:delText xml:space="preserve">need </w:delText>
        </w:r>
        <w:r w:rsidR="003027BE" w:rsidDel="007E5901">
          <w:rPr>
            <w:color w:val="000000" w:themeColor="text1"/>
          </w:rPr>
          <w:delText>to reconsider</w:delText>
        </w:r>
        <w:r w:rsidRPr="00727486" w:rsidDel="007E5901">
          <w:rPr>
            <w:color w:val="000000" w:themeColor="text1"/>
          </w:rPr>
          <w:delText xml:space="preserve"> </w:delText>
        </w:r>
      </w:del>
      <w:ins w:id="53" w:author="Hu Chuan-Peng" w:date="2024-04-18T09:56:00Z">
        <w:r w:rsidR="007E5901">
          <w:rPr>
            <w:color w:val="000000" w:themeColor="text1"/>
          </w:rPr>
          <w:t xml:space="preserve">importance of </w:t>
        </w:r>
      </w:ins>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FE7734">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FE7734" w:rsidRPr="00FE7734">
        <w:t>(</w:t>
      </w:r>
      <w:r w:rsidR="00FE7734" w:rsidRPr="001B6373">
        <w:rPr>
          <w:rStyle w:val="zoteroCitation"/>
        </w:rPr>
        <w:t>Fried et al. 2022</w:t>
      </w:r>
      <w:r w:rsidR="00FE7734" w:rsidRPr="00FE7734">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54" w:name="OLE_LINK10"/>
      <w:bookmarkStart w:id="55" w:name="OLE_LINK56"/>
      <w:bookmarkStart w:id="56" w:name="OLE_LINK43"/>
      <w:bookmarkStart w:id="57" w:name="OLE_LINK36"/>
      <w:bookmarkEnd w:id="46"/>
      <w:bookmarkEnd w:id="47"/>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1B6373">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ins w:id="58" w:author="Hu Chuan-Peng" w:date="2024-04-18T09:57:00Z">
        <w:r w:rsidR="007E5901">
          <w:rPr>
            <w:color w:val="000000" w:themeColor="text1"/>
          </w:rPr>
          <w:t>, suggesting that different measurements of depression are measuring different thi</w:t>
        </w:r>
      </w:ins>
      <w:ins w:id="59" w:author="Hu Chuan-Peng" w:date="2024-04-18T09:58:00Z">
        <w:r w:rsidR="007E5901">
          <w:rPr>
            <w:color w:val="000000" w:themeColor="text1"/>
          </w:rPr>
          <w:t>ngs</w:t>
        </w:r>
      </w:ins>
      <w:r w:rsidRPr="00727486">
        <w:rPr>
          <w:color w:val="000000" w:themeColor="text1"/>
        </w:rPr>
        <w:t xml:space="preserve">. </w:t>
      </w:r>
      <w:r w:rsidR="00E8428A" w:rsidRPr="00727486">
        <w:rPr>
          <w:color w:val="000000" w:themeColor="text1"/>
        </w:rPr>
        <w:t xml:space="preserve">In a separate study, </w:t>
      </w:r>
      <w:bookmarkStart w:id="60" w:name="OLE_LINK29"/>
      <w:bookmarkEnd w:id="54"/>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1E1E97" w:rsidRPr="001E1E97">
        <w:t>Fried et al. (</w:t>
      </w:r>
      <w:r w:rsidR="001E1E97" w:rsidRPr="001B6373">
        <w:rPr>
          <w:rStyle w:val="innerzoteroCitation"/>
        </w:rPr>
        <w:t>2015</w:t>
      </w:r>
      <w:r w:rsidR="001E1E97" w:rsidRPr="001E1E97">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1E1E97" w:rsidRPr="001E1E97">
        <w:t>Veal et al. (</w:t>
      </w:r>
      <w:r w:rsidR="001E1E97" w:rsidRPr="001B6373">
        <w:rPr>
          <w:rStyle w:val="innerzoteroCitation"/>
        </w:rPr>
        <w:t>2024</w:t>
      </w:r>
      <w:r w:rsidR="001E1E97" w:rsidRPr="001E1E97">
        <w:t>)</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05161847" w:rsidR="00FC1EED" w:rsidRPr="00727486" w:rsidRDefault="00E93EDE" w:rsidP="004208DB">
      <w:pPr>
        <w:ind w:firstLineChars="0" w:firstLine="420"/>
        <w:rPr>
          <w:color w:val="000000" w:themeColor="text1"/>
        </w:rPr>
      </w:pPr>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61"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different from </w:t>
      </w:r>
      <w:ins w:id="62" w:author="Hu Chuan-Peng" w:date="2024-04-18T09:59:00Z">
        <w:r w:rsidR="007E5901">
          <w:rPr>
            <w:color w:val="000000" w:themeColor="text1"/>
          </w:rPr>
          <w:t xml:space="preserve">that of </w:t>
        </w:r>
      </w:ins>
      <w:r w:rsidR="00302284" w:rsidRPr="001E1E97">
        <w:rPr>
          <w:color w:val="000000" w:themeColor="text1"/>
        </w:rPr>
        <w:t>adults</w:t>
      </w:r>
      <w:bookmarkEnd w:id="61"/>
      <w:r w:rsidR="001E1E97" w:rsidRPr="001E1E97">
        <w:rPr>
          <w:rFonts w:hint="eastAsia"/>
          <w:color w:val="000000" w:themeColor="text1"/>
        </w:rPr>
        <w:t xml:space="preserve"> </w:t>
      </w:r>
      <w:r w:rsidR="001E1E97">
        <w:rPr>
          <w:color w:val="000000" w:themeColor="text1"/>
          <w:highlight w:val="yellow"/>
        </w:rPr>
        <w:fldChar w:fldCharType="begin"/>
      </w:r>
      <w:r w:rsidR="001E1E97">
        <w:rPr>
          <w:color w:val="000000" w:themeColor="text1"/>
          <w:highlight w:val="yellow"/>
        </w:rPr>
        <w:instrText xml:space="preserve"> ADDIN ZOTERO_ITEM CSL_CITATION {"citationID":"d8G7k3Oa","properties":{"formattedCitation":"(Ku\\uc0\\u322{}ak-Bejda, Bejda, and Waszkiewicz 2022)","plainCitation":"(Kułak-Bejda, Bejda, and Waszkiewicz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1E1E97" w:rsidRPr="001E1E97">
        <w:rPr>
          <w:kern w:val="0"/>
          <w:szCs w:val="24"/>
        </w:rPr>
        <w:t>(</w:t>
      </w:r>
      <w:r w:rsidR="001E1E97" w:rsidRPr="001B6373">
        <w:rPr>
          <w:rStyle w:val="zoteroCitation"/>
        </w:rPr>
        <w:t>Kułak-Bejda, Bejda, and Waszkiewicz 2022</w:t>
      </w:r>
      <w:r w:rsidR="001E1E97" w:rsidRPr="001E1E97">
        <w:rPr>
          <w:kern w:val="0"/>
          <w:szCs w:val="24"/>
        </w:rPr>
        <w:t>)</w:t>
      </w:r>
      <w:r w:rsidR="001E1E97">
        <w:rPr>
          <w:color w:val="000000" w:themeColor="text1"/>
          <w:highlight w:val="yellow"/>
        </w:rPr>
        <w:fldChar w:fldCharType="end"/>
      </w:r>
      <w:r w:rsidR="00302284">
        <w:rPr>
          <w:color w:val="000000" w:themeColor="text1"/>
        </w:rPr>
        <w:t xml:space="preserve">. To </w:t>
      </w:r>
      <w:ins w:id="63" w:author="Hu Chuan-Peng" w:date="2024-04-18T09:59:00Z">
        <w:r w:rsidR="007E5901">
          <w:rPr>
            <w:color w:val="000000" w:themeColor="text1"/>
          </w:rPr>
          <w:t>understand how depression is measured among children and adolescent</w:t>
        </w:r>
      </w:ins>
      <w:del w:id="64" w:author="Hu Chuan-Peng" w:date="2024-04-18T09:59:00Z">
        <w:r w:rsidR="00302284" w:rsidDel="007E5901">
          <w:rPr>
            <w:color w:val="000000" w:themeColor="text1"/>
          </w:rPr>
          <w:delText>fill the gap</w:delText>
        </w:r>
      </w:del>
      <w:r w:rsidR="00302284">
        <w:rPr>
          <w:color w:val="000000" w:themeColor="text1"/>
        </w:rPr>
        <w:t xml:space="preserve">, </w:t>
      </w:r>
      <w:bookmarkEnd w:id="55"/>
      <w:bookmarkEnd w:id="56"/>
      <w:bookmarkEnd w:id="57"/>
      <w:bookmarkEnd w:id="60"/>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w:t>
      </w:r>
      <w:ins w:id="65" w:author="Hu Chuan-Peng" w:date="2024-04-18T09:59:00Z">
        <w:r w:rsidR="007E5901">
          <w:rPr>
            <w:color w:val="000000" w:themeColor="text1"/>
            <w:szCs w:val="24"/>
          </w:rPr>
          <w:t>ed</w:t>
        </w:r>
      </w:ins>
      <w:r w:rsidR="00161351" w:rsidRPr="00727486">
        <w:rPr>
          <w:color w:val="000000" w:themeColor="text1"/>
          <w:szCs w:val="24"/>
        </w:rPr>
        <w:t xml:space="preserve"> a comprehensive content analysis of 27 Chinese depression scales to assess their heterogeneity</w:t>
      </w:r>
      <w:del w:id="66" w:author="Hu Chuan-Peng" w:date="2024-04-18T09:59:00Z">
        <w:r w:rsidR="00161351" w:rsidRPr="00727486" w:rsidDel="007E5901">
          <w:rPr>
            <w:color w:val="000000" w:themeColor="text1"/>
            <w:szCs w:val="24"/>
          </w:rPr>
          <w:delText xml:space="preserve"> in measuring depression</w:delText>
        </w:r>
      </w:del>
      <w:r w:rsidR="00C92D9E" w:rsidRPr="00727486">
        <w:rPr>
          <w:color w:val="000000" w:themeColor="text1"/>
          <w:szCs w:val="24"/>
        </w:rPr>
        <w:t>. Our findings reveal</w:t>
      </w:r>
      <w:ins w:id="67" w:author="Hu Chuan-Peng" w:date="2024-04-18T10:00:00Z">
        <w:r w:rsidR="007E5901">
          <w:rPr>
            <w:color w:val="000000" w:themeColor="text1"/>
            <w:szCs w:val="24"/>
          </w:rPr>
          <w:t>ed</w:t>
        </w:r>
      </w:ins>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ins w:id="68" w:author="Hu Chuan-Peng" w:date="2024-04-18T10:00:00Z">
        <w:r w:rsidR="007E5901">
          <w:rPr>
            <w:color w:val="000000" w:themeColor="text1"/>
            <w:szCs w:val="24"/>
          </w:rPr>
          <w:t xml:space="preserve"> and call for attention to the measurement of depression o</w:t>
        </w:r>
      </w:ins>
      <w:ins w:id="69" w:author="Hu Chuan-Peng" w:date="2024-04-18T10:01:00Z">
        <w:r w:rsidR="007E5901">
          <w:rPr>
            <w:color w:val="000000" w:themeColor="text1"/>
            <w:szCs w:val="24"/>
          </w:rPr>
          <w:t>f children and adolescent</w:t>
        </w:r>
      </w:ins>
      <w:r w:rsidR="00C92D9E" w:rsidRPr="00727486">
        <w:rPr>
          <w:color w:val="000000" w:themeColor="text1"/>
          <w:szCs w:val="24"/>
        </w:rPr>
        <w:t xml:space="preserve">. </w:t>
      </w:r>
      <w:del w:id="70" w:author="Hu Chuan-Peng" w:date="2024-04-18T10:01:00Z">
        <w:r w:rsidR="00C92D9E" w:rsidRPr="00727486" w:rsidDel="007E5901">
          <w:rPr>
            <w:color w:val="000000" w:themeColor="text1"/>
            <w:szCs w:val="24"/>
          </w:rPr>
          <w:delText xml:space="preserve">Additionally, </w:delText>
        </w:r>
        <w:r w:rsidR="00302284" w:rsidDel="007E5901">
          <w:rPr>
            <w:color w:val="000000" w:themeColor="text1"/>
            <w:szCs w:val="24"/>
          </w:rPr>
          <w:delText>our results</w:delText>
        </w:r>
      </w:del>
      <w:ins w:id="71" w:author="Hu Chuan-Peng" w:date="2024-04-18T10:01:00Z">
        <w:r w:rsidR="007E5901">
          <w:rPr>
            <w:color w:val="000000" w:themeColor="text1"/>
            <w:szCs w:val="24"/>
          </w:rPr>
          <w:t>Our results also</w:t>
        </w:r>
      </w:ins>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ins w:id="72" w:author="Hu Chuan-Peng" w:date="2024-04-18T10:01:00Z">
        <w:r w:rsidR="007E5901">
          <w:rPr>
            <w:color w:val="000000" w:themeColor="text1"/>
            <w:szCs w:val="24"/>
          </w:rPr>
          <w:t xml:space="preserve"> among children and adolescent, </w:t>
        </w:r>
      </w:ins>
      <w:ins w:id="73" w:author="Hu Chuan-Peng" w:date="2024-04-18T10:02:00Z">
        <w:r w:rsidR="007E5901">
          <w:rPr>
            <w:color w:val="000000" w:themeColor="text1"/>
            <w:szCs w:val="24"/>
          </w:rPr>
          <w:t>laid a solid ground for further development of measurements</w:t>
        </w:r>
      </w:ins>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del w:id="74" w:author="Hu Chuan-Peng" w:date="2024-04-18T10:02:00Z">
        <w:r w:rsidR="00302284" w:rsidDel="007E5901">
          <w:rPr>
            <w:color w:val="000000" w:themeColor="text1"/>
            <w:szCs w:val="24"/>
          </w:rPr>
          <w:delText>also</w:delText>
        </w:r>
        <w:r w:rsidR="00C92D9E" w:rsidRPr="00727486" w:rsidDel="007E5901">
          <w:rPr>
            <w:color w:val="000000" w:themeColor="text1"/>
            <w:szCs w:val="24"/>
          </w:rPr>
          <w:delText xml:space="preserve"> </w:delText>
        </w:r>
      </w:del>
      <w:r w:rsidR="00C92D9E" w:rsidRPr="00727486">
        <w:rPr>
          <w:color w:val="000000" w:themeColor="text1"/>
          <w:szCs w:val="24"/>
        </w:rPr>
        <w:t>offer</w:t>
      </w:r>
      <w:ins w:id="75" w:author="Hu Chuan-Peng" w:date="2024-04-18T10:02:00Z">
        <w:r w:rsidR="007E5901">
          <w:rPr>
            <w:color w:val="000000" w:themeColor="text1"/>
            <w:szCs w:val="24"/>
          </w:rPr>
          <w:t xml:space="preserve">ed </w:t>
        </w:r>
      </w:ins>
      <w:del w:id="76" w:author="Hu Chuan-Peng" w:date="2024-04-18T10:02:00Z">
        <w:r w:rsidR="00C92D9E" w:rsidRPr="00727486" w:rsidDel="007E5901">
          <w:rPr>
            <w:color w:val="000000" w:themeColor="text1"/>
            <w:szCs w:val="24"/>
          </w:rPr>
          <w:delText xml:space="preserve"> </w:delText>
        </w:r>
      </w:del>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Chars="0" w:firstLine="0"/>
        <w:rPr>
          <w:color w:val="000000" w:themeColor="text1"/>
        </w:rPr>
      </w:pPr>
    </w:p>
    <w:p w14:paraId="53D57F66" w14:textId="6634E713" w:rsidR="0077489C" w:rsidRPr="00727486" w:rsidRDefault="0077489C" w:rsidP="0077489C">
      <w:pPr>
        <w:pStyle w:val="Heading1"/>
        <w:rPr>
          <w:color w:val="000000" w:themeColor="text1"/>
        </w:rPr>
      </w:pPr>
      <w:r w:rsidRPr="00727486">
        <w:rPr>
          <w:color w:val="000000" w:themeColor="text1"/>
        </w:rPr>
        <w:lastRenderedPageBreak/>
        <w:t xml:space="preserve">2. </w:t>
      </w:r>
      <w:r w:rsidRPr="00727486">
        <w:rPr>
          <w:rFonts w:hint="eastAsia"/>
          <w:color w:val="000000" w:themeColor="text1"/>
        </w:rPr>
        <w:t>Method</w:t>
      </w:r>
      <w:r w:rsidRPr="00727486">
        <w:rPr>
          <w:color w:val="000000" w:themeColor="text1"/>
        </w:rPr>
        <w:t>s</w:t>
      </w:r>
    </w:p>
    <w:p w14:paraId="40853BB4" w14:textId="65A8C014" w:rsidR="0077489C" w:rsidRPr="00727486" w:rsidRDefault="0077489C" w:rsidP="004D751B">
      <w:pPr>
        <w:ind w:firstLine="480"/>
        <w:rPr>
          <w:color w:val="000000" w:themeColor="text1"/>
        </w:rPr>
      </w:pPr>
      <w:bookmarkStart w:id="77" w:name="OLE_LINK8"/>
      <w:bookmarkStart w:id="78"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79"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4D751B" w:rsidRPr="00727486">
        <w:rPr>
          <w:color w:val="000000" w:themeColor="text1"/>
        </w:rPr>
        <w:fldChar w:fldCharType="end"/>
      </w:r>
      <w:bookmarkEnd w:id="79"/>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Heading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38E29B37"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C65729">
        <w:rPr>
          <w:color w:val="000000" w:themeColor="text1"/>
        </w:rPr>
        <w:instrText xml:space="preserve"> ADDIN ZOTERO_ITEM CSL_CITATION {"citationID":"ZOLZkg3v","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C65729">
        <w:rPr>
          <w:rFonts w:hint="eastAsia"/>
          <w:color w:val="000000" w:themeColor="text1"/>
        </w:rPr>
        <w:instrText>,"issued":{"date-parts":[["2022",5,1]]}},"label":"page"},{"id":14,"uris":["http://zotero.org/users/local/eoP0LvSC/items/VDAXUCB4"],"itemData":{"id":14,"type":"article-journal","abstract":"</w:instrText>
      </w:r>
      <w:r w:rsidR="00C65729">
        <w:rPr>
          <w:rFonts w:hint="eastAsia"/>
          <w:color w:val="000000" w:themeColor="text1"/>
        </w:rPr>
        <w:instrText>我国高中生心理健康问题的检出率亟需关注</w:instrText>
      </w:r>
      <w:r w:rsidR="00C65729">
        <w:rPr>
          <w:rFonts w:hint="eastAsia"/>
          <w:color w:val="000000" w:themeColor="text1"/>
        </w:rPr>
        <w:instrText xml:space="preserve">, </w:instrText>
      </w:r>
      <w:r w:rsidR="00C65729">
        <w:rPr>
          <w:rFonts w:hint="eastAsia"/>
          <w:color w:val="000000" w:themeColor="text1"/>
        </w:rPr>
        <w:instrText>许多研究对此进行了</w:instrText>
      </w:r>
      <w:r w:rsidR="00C65729">
        <w:rPr>
          <w:rFonts w:hint="eastAsia"/>
          <w:color w:val="000000" w:themeColor="text1"/>
        </w:rPr>
        <w:instrText>...","container-title":"Advances in P</w:instrText>
      </w:r>
      <w:r w:rsidR="00C65729">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C65729" w:rsidRPr="00C65729">
        <w:t>(</w:t>
      </w:r>
      <w:r w:rsidR="00C65729" w:rsidRPr="001B6373">
        <w:rPr>
          <w:rStyle w:val="zoteroCitation"/>
        </w:rPr>
        <w:t>Chen et al. 2022; Huang et al. 2022; Yu et al. 2022; Zhang et al. 2022</w:t>
      </w:r>
      <w:r w:rsidR="00C65729" w:rsidRPr="00C65729">
        <w:t>)</w:t>
      </w:r>
      <w:r w:rsidR="00C65729">
        <w:rPr>
          <w:color w:val="000000" w:themeColor="text1"/>
        </w:rPr>
        <w:fldChar w:fldCharType="end"/>
      </w:r>
      <w:r w:rsidRPr="00727486">
        <w:rPr>
          <w:color w:val="000000" w:themeColor="text1"/>
        </w:rPr>
        <w:t>. We extracted all papers included in these meta-analyses and selected scales that were used for screening depression. In total, we identified 34 scales from 4</w:t>
      </w:r>
      <w:r w:rsidR="00AD4C94">
        <w:rPr>
          <w:rFonts w:hint="eastAsia"/>
          <w:color w:val="000000" w:themeColor="text1"/>
        </w:rPr>
        <w:t xml:space="preserve">38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3323ED9A" w:rsidR="0077489C" w:rsidRPr="00727486" w:rsidRDefault="0077489C" w:rsidP="001B6373">
      <w:pPr>
        <w:ind w:firstLine="480"/>
        <w:rPr>
          <w:color w:val="000000" w:themeColor="text1"/>
        </w:rPr>
      </w:pPr>
      <w:r w:rsidRPr="00727486">
        <w:rPr>
          <w:color w:val="000000" w:themeColor="text1"/>
        </w:rPr>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80"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C65729" w:rsidRPr="00C65729">
        <w:t>Wang et al. (</w:t>
      </w:r>
      <w:r w:rsidR="00C65729" w:rsidRPr="001B6373">
        <w:rPr>
          <w:rStyle w:val="innerzoteroCitation"/>
        </w:rPr>
        <w:t>1999</w:t>
      </w:r>
      <w:r w:rsidR="00C65729" w:rsidRPr="00C65729">
        <w:t>)</w:t>
      </w:r>
      <w:r w:rsidR="00C65729">
        <w:rPr>
          <w:color w:val="000000" w:themeColor="text1"/>
        </w:rPr>
        <w:fldChar w:fldCharType="end"/>
      </w:r>
      <w:r w:rsidRPr="00727486">
        <w:rPr>
          <w:color w:val="000000" w:themeColor="text1"/>
        </w:rPr>
        <w:t>, which was used by 39 of all 4</w:t>
      </w:r>
      <w:r w:rsidR="00AD4C94">
        <w:rPr>
          <w:rFonts w:hint="eastAsia"/>
          <w:color w:val="000000" w:themeColor="text1"/>
        </w:rPr>
        <w:t>38</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1B6373" w:rsidRPr="001B6373">
        <w:t>Zhang et al. (</w:t>
      </w:r>
      <w:r w:rsidR="001B6373" w:rsidRPr="001B6373">
        <w:rPr>
          <w:rStyle w:val="innerzoteroCitation"/>
        </w:rPr>
        <w:t>2010</w:t>
      </w:r>
      <w:r w:rsidR="001B6373" w:rsidRPr="001B6373">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1B6373">
        <w:rPr>
          <w:color w:val="000000" w:themeColor="text1"/>
        </w:rPr>
        <w:instrText xml:space="preserve"> ADDIN ZOTERO_ITEM CSL_CITATION {"citationID":"jabS5LwW","properties":{"formattedCitation":"(Zhang et al. 2010)","plainCitation":"(Zhang et al. 2010)","noteIndex":0},"citationItems":[{"id":303,"uris":["http://zotero.org/users/local/eoP0LvSC/items/RNYKFLVK</w:instrText>
      </w:r>
      <w:r w:rsidR="001B6373">
        <w:rPr>
          <w:rFonts w:hint="eastAsia"/>
          <w:color w:val="000000" w:themeColor="text1"/>
        </w:rPr>
        <w:instrText>"],"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page":"139-143","source":"CNKI","title":"Development of the Chinese age norms of CES</w:instrText>
      </w:r>
      <w:r w:rsidR="001B6373">
        <w:rPr>
          <w:color w:val="000000" w:themeColor="text1"/>
        </w:rPr>
        <w:instrText xml:space="preserve">-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1B6373" w:rsidRPr="001B6373">
        <w:t>(</w:t>
      </w:r>
      <w:r w:rsidR="001B6373" w:rsidRPr="001B6373">
        <w:rPr>
          <w:rStyle w:val="zoteroCitation"/>
        </w:rPr>
        <w:t>Zhang et al. 2010</w:t>
      </w:r>
      <w:r w:rsidR="001B6373" w:rsidRPr="001B6373">
        <w:t>)</w:t>
      </w:r>
      <w:r w:rsidR="001B6373">
        <w:rPr>
          <w:color w:val="000000" w:themeColor="text1"/>
        </w:rPr>
        <w:fldChar w:fldCharType="end"/>
      </w:r>
      <w:r w:rsidRPr="00727486">
        <w:rPr>
          <w:color w:val="000000" w:themeColor="text1"/>
        </w:rPr>
        <w:t xml:space="preserve">. </w:t>
      </w:r>
      <w:bookmarkEnd w:id="80"/>
    </w:p>
    <w:p w14:paraId="0DEF177A" w14:textId="77777777" w:rsidR="0077489C" w:rsidRPr="00727486" w:rsidRDefault="0077489C" w:rsidP="0077489C">
      <w:pPr>
        <w:pStyle w:val="Heading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81" w:name="OLE_LINK5"/>
      <w:bookmarkStart w:id="82"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 xml:space="preserve">as follows: First, the four coders independently identified and consolidated items within each scale. Then, they formed two pairs, with each pair reviewing their results and resolving any </w:t>
      </w:r>
      <w:r w:rsidRPr="00727486">
        <w:rPr>
          <w:color w:val="000000" w:themeColor="text1"/>
        </w:rPr>
        <w:lastRenderedPageBreak/>
        <w:t>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81"/>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82"/>
    <w:p w14:paraId="2A93D69B" w14:textId="77777777" w:rsidR="0077489C" w:rsidRPr="00727486" w:rsidRDefault="0077489C" w:rsidP="0077489C">
      <w:pPr>
        <w:pStyle w:val="Heading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76A3A859"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w:t>
      </w:r>
      <w:r w:rsidRPr="00727486">
        <w:rPr>
          <w:color w:val="000000" w:themeColor="text1"/>
        </w:rPr>
        <w:lastRenderedPageBreak/>
        <w:t>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Chars="0"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Chars="0" w:firstLine="0"/>
        <w:jc w:val="center"/>
        <w:rPr>
          <w:color w:val="000000" w:themeColor="text1"/>
          <w:sz w:val="21"/>
          <w:szCs w:val="21"/>
        </w:rPr>
      </w:pPr>
    </w:p>
    <w:p w14:paraId="2D2E3DE5" w14:textId="5485CB3F" w:rsidR="0077489C" w:rsidRPr="00727486" w:rsidRDefault="0077489C" w:rsidP="0077489C">
      <w:pPr>
        <w:ind w:firstLineChars="0" w:firstLine="0"/>
        <w:jc w:val="center"/>
        <w:rPr>
          <w:color w:val="000000" w:themeColor="text1"/>
          <w:sz w:val="21"/>
          <w:szCs w:val="21"/>
        </w:rPr>
        <w:sectPr w:rsidR="0077489C" w:rsidRPr="00727486" w:rsidSect="00C626BF">
          <w:headerReference w:type="even" r:id="rId8"/>
          <w:headerReference w:type="default" r:id="rId9"/>
          <w:footerReference w:type="even" r:id="rId10"/>
          <w:footerReference w:type="default" r:id="rId11"/>
          <w:headerReference w:type="first" r:id="rId12"/>
          <w:footerReference w:type="first" r:id="rId13"/>
          <w:pgSz w:w="11906" w:h="16838"/>
          <w:pgMar w:top="1440" w:right="1797" w:bottom="1440" w:left="1797" w:header="851" w:footer="992" w:gutter="0"/>
          <w:cols w:space="425"/>
          <w:docGrid w:linePitch="312"/>
        </w:sectPr>
      </w:pPr>
    </w:p>
    <w:bookmarkEnd w:id="77"/>
    <w:p w14:paraId="62094E42" w14:textId="77777777" w:rsidR="0077489C" w:rsidRPr="00727486" w:rsidRDefault="0077489C" w:rsidP="0077489C">
      <w:pPr>
        <w:pStyle w:val="Heading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3CFBD01A"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83"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1B6373" w:rsidRPr="001B6373">
        <w:t>Fried et al. (</w:t>
      </w:r>
      <w:r w:rsidR="001B6373" w:rsidRPr="001B6373">
        <w:rPr>
          <w:rStyle w:val="innerzoteroCitation"/>
        </w:rPr>
        <w:t>2015</w:t>
      </w:r>
      <w:r w:rsidR="001B6373" w:rsidRPr="001B6373">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83"/>
    </w:p>
    <w:p w14:paraId="60FB9593" w14:textId="764AC11C" w:rsidR="0077489C" w:rsidRPr="00727486" w:rsidRDefault="0077489C" w:rsidP="0004790B">
      <w:pPr>
        <w:ind w:firstLine="480"/>
        <w:rPr>
          <w:color w:val="000000" w:themeColor="text1"/>
        </w:rPr>
        <w:sectPr w:rsidR="0077489C" w:rsidRPr="00727486" w:rsidSect="00C626BF">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78"/>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 xml:space="preserve">, </w:t>
      </w:r>
      <w:r w:rsidR="0004790B" w:rsidRPr="00727486">
        <w:rPr>
          <w:color w:val="000000" w:themeColor="text1"/>
        </w:rPr>
        <w:t xml:space="preserve">the scale length </w:t>
      </w:r>
      <w:r w:rsidRPr="00727486">
        <w:rPr>
          <w:color w:val="000000" w:themeColor="text1"/>
        </w:rPr>
        <w:t xml:space="preserve">and </w:t>
      </w:r>
      <w:commentRangeStart w:id="84"/>
      <w:commentRangeStart w:id="85"/>
      <w:commentRangeStart w:id="86"/>
      <w:r w:rsidR="0004790B" w:rsidRPr="00727486">
        <w:rPr>
          <w:color w:val="000000" w:themeColor="text1"/>
          <w:shd w:val="clear" w:color="auto" w:fill="FFFFFF"/>
        </w:rPr>
        <w:t xml:space="preserve">the number of captured symptoms </w:t>
      </w:r>
      <w:commentRangeEnd w:id="84"/>
      <w:r w:rsidR="0004790B">
        <w:rPr>
          <w:rStyle w:val="CommentReference"/>
        </w:rPr>
        <w:commentReference w:id="84"/>
      </w:r>
      <w:commentRangeEnd w:id="85"/>
      <w:r w:rsidR="0004790B">
        <w:rPr>
          <w:rStyle w:val="CommentReference"/>
        </w:rPr>
        <w:commentReference w:id="85"/>
      </w:r>
      <w:commentRangeEnd w:id="86"/>
      <w:r w:rsidR="007E5901">
        <w:rPr>
          <w:rStyle w:val="CommentReference"/>
        </w:rPr>
        <w:commentReference w:id="86"/>
      </w:r>
      <w:r w:rsidRPr="00727486">
        <w:rPr>
          <w:color w:val="000000" w:themeColor="text1"/>
        </w:rPr>
        <w:t xml:space="preserve">across 27 scales by employing </w:t>
      </w:r>
      <w:r w:rsidR="00B57518" w:rsidRPr="00727486">
        <w:rPr>
          <w:rFonts w:hint="eastAsia"/>
          <w:color w:val="000000" w:themeColor="text1"/>
        </w:rPr>
        <w:t>Spearman</w:t>
      </w:r>
      <w:r w:rsidR="00B57518" w:rsidRPr="00727486">
        <w:rPr>
          <w:color w:val="000000" w:themeColor="text1"/>
        </w:rPr>
        <w:t xml:space="preserve"> </w:t>
      </w:r>
      <w:r w:rsidRPr="00727486">
        <w:rPr>
          <w:color w:val="000000" w:themeColor="text1"/>
        </w:rPr>
        <w:t>correlation</w:t>
      </w:r>
      <w:r w:rsidRPr="00727486">
        <w:rPr>
          <w:color w:val="000000" w:themeColor="text1"/>
          <w:highlight w:val="yellow"/>
          <w:shd w:val="clear" w:color="auto" w:fill="FFFFFF"/>
        </w:rPr>
        <w:t>.</w:t>
      </w:r>
      <w:r w:rsidRPr="00727486">
        <w:rPr>
          <w:color w:val="000000" w:themeColor="text1"/>
          <w:shd w:val="clear" w:color="auto" w:fill="FFFFFF"/>
        </w:rPr>
        <w:t xml:space="preserve"> </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Insert Fig  later]</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8"/>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8"/>
        <w:rPr>
          <w:b/>
          <w:bCs/>
          <w:color w:val="000000" w:themeColor="text1"/>
          <w:sz w:val="21"/>
          <w:szCs w:val="21"/>
        </w:rPr>
        <w:sectPr w:rsidR="0077489C" w:rsidRPr="00727486" w:rsidSect="00C626BF">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Heading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Heading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768DD177" w:rsidR="0077489C" w:rsidRPr="00727486" w:rsidRDefault="0077489C" w:rsidP="00AD4C94">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4</w:t>
      </w:r>
      <w:r w:rsidR="00AD4C94">
        <w:rPr>
          <w:rFonts w:hint="eastAsia"/>
          <w:color w:val="000000" w:themeColor="text1"/>
        </w:rPr>
        <w:t xml:space="preserve">38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AD4C94">
        <w:rPr>
          <w:rFonts w:hint="eastAsia"/>
          <w:color w:val="000000" w:themeColor="text1"/>
        </w:rPr>
        <w:t>38</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04790B">
        <w:rPr>
          <w:color w:val="000000" w:themeColor="text1"/>
        </w:rPr>
        <w:instrText xml:space="preserve"> ADDIN ZOTERO_ITEM CSL_CITATION {"citationID":"9tYbwhIc","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04790B">
        <w:rPr>
          <w:rFonts w:hint="eastAsia"/>
          <w:color w:val="000000" w:themeColor="text1"/>
        </w:rPr>
        <w:instrText>,"issued":{"date-parts":[["2022",5,1]]}},"label":"page"},{"id":14,"uris":["http://zotero.org/users/local/eoP0LvSC/items/VDAXUCB4"],"itemData":{"id":14,"type":"article-journal","abstract":"</w:instrText>
      </w:r>
      <w:r w:rsidR="0004790B">
        <w:rPr>
          <w:rFonts w:hint="eastAsia"/>
          <w:color w:val="000000" w:themeColor="text1"/>
        </w:rPr>
        <w:instrText>我国高中生心理健康问题的检出率亟需关注</w:instrText>
      </w:r>
      <w:r w:rsidR="0004790B">
        <w:rPr>
          <w:rFonts w:hint="eastAsia"/>
          <w:color w:val="000000" w:themeColor="text1"/>
        </w:rPr>
        <w:instrText xml:space="preserve">, </w:instrText>
      </w:r>
      <w:r w:rsidR="0004790B">
        <w:rPr>
          <w:rFonts w:hint="eastAsia"/>
          <w:color w:val="000000" w:themeColor="text1"/>
        </w:rPr>
        <w:instrText>许多研究对此进行了</w:instrText>
      </w:r>
      <w:r w:rsidR="0004790B">
        <w:rPr>
          <w:rFonts w:hint="eastAsia"/>
          <w:color w:val="000000" w:themeColor="text1"/>
        </w:rPr>
        <w:instrText>...","container-title":"Advances in P</w:instrText>
      </w:r>
      <w:r w:rsidR="0004790B">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04790B" w:rsidRPr="0004790B">
        <w:t>(Chen et al. 2022; Huang et al. 2022; Yu et al. 2022; Zhang et al. 2022)</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Heading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87"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88" w:name="OLE_LINK15"/>
      <w:r w:rsidRPr="00727486">
        <w:rPr>
          <w:color w:val="000000" w:themeColor="text1"/>
        </w:rPr>
        <w:t xml:space="preserve">(See </w:t>
      </w:r>
      <w:bookmarkStart w:id="89" w:name="OLE_LINK4"/>
      <w:bookmarkEnd w:id="87"/>
      <w:r w:rsidRPr="00727486">
        <w:rPr>
          <w:color w:val="000000" w:themeColor="text1"/>
          <w:shd w:val="clear" w:color="auto" w:fill="FFFFFF"/>
        </w:rPr>
        <w:t>supplementary materials</w:t>
      </w:r>
      <w:bookmarkEnd w:id="89"/>
      <w:r w:rsidRPr="00727486">
        <w:rPr>
          <w:color w:val="000000" w:themeColor="text1"/>
        </w:rPr>
        <w:t xml:space="preserve"> for number of items and symptoms of each included scale).</w:t>
      </w:r>
      <w:bookmarkEnd w:id="88"/>
    </w:p>
    <w:p w14:paraId="363A800B" w14:textId="250A44A2" w:rsidR="0077489C" w:rsidRPr="00727486" w:rsidRDefault="0077489C" w:rsidP="0077489C">
      <w:pPr>
        <w:ind w:firstLine="480"/>
        <w:rPr>
          <w:color w:val="000000" w:themeColor="text1"/>
        </w:rPr>
      </w:pPr>
      <w:bookmarkStart w:id="90"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90"/>
      <w:r w:rsidRPr="00727486">
        <w:rPr>
          <w:i/>
          <w:iCs/>
          <w:color w:val="000000" w:themeColor="text1"/>
          <w:shd w:val="clear" w:color="auto" w:fill="FFFFFF"/>
        </w:rPr>
        <w:t>n</w:t>
      </w:r>
      <w:r w:rsidRPr="00727486">
        <w:rPr>
          <w:color w:val="000000" w:themeColor="text1"/>
          <w:shd w:val="clear" w:color="auto" w:fill="FFFFFF"/>
        </w:rPr>
        <w:t>.</w:t>
      </w:r>
      <w:bookmarkStart w:id="91" w:name="OLE_LINK12"/>
      <w:r w:rsidRPr="00727486">
        <w:rPr>
          <w:color w:val="000000" w:themeColor="text1"/>
          <w:shd w:val="clear" w:color="auto" w:fill="FFFFFF"/>
        </w:rPr>
        <w:t xml:space="preserve"> Among all 27 scales, 19 of them did </w:t>
      </w:r>
      <w:r w:rsidRPr="00727486">
        <w:rPr>
          <w:color w:val="000000" w:themeColor="text1"/>
          <w:shd w:val="clear" w:color="auto" w:fill="FFFFFF"/>
        </w:rPr>
        <w:lastRenderedPageBreak/>
        <w:t>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matierals for </w:t>
      </w:r>
      <w:r w:rsidRPr="00727486">
        <w:rPr>
          <w:color w:val="000000" w:themeColor="text1"/>
          <w:shd w:val="clear" w:color="auto" w:fill="FFFFFF"/>
        </w:rPr>
        <w:t>detailed information.</w:t>
      </w:r>
    </w:p>
    <w:bookmarkEnd w:id="91"/>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Chars="0"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92" w:name="OLE_LINK23"/>
      <w:r w:rsidRPr="00727486">
        <w:rPr>
          <w:color w:val="000000" w:themeColor="text1"/>
          <w:sz w:val="21"/>
          <w:szCs w:val="21"/>
        </w:rPr>
        <w:t>Child Behavior Checklist</w:t>
      </w:r>
      <w:bookmarkEnd w:id="92"/>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Chars="0" w:firstLine="0"/>
        <w:jc w:val="center"/>
        <w:rPr>
          <w:color w:val="000000" w:themeColor="text1"/>
          <w:sz w:val="21"/>
          <w:szCs w:val="21"/>
        </w:rPr>
      </w:pPr>
    </w:p>
    <w:p w14:paraId="69080712" w14:textId="77777777" w:rsidR="0077489C" w:rsidRPr="00727486" w:rsidRDefault="0077489C" w:rsidP="0077489C">
      <w:pPr>
        <w:ind w:firstLineChars="0" w:firstLine="0"/>
        <w:rPr>
          <w:i/>
          <w:iCs/>
          <w:color w:val="000000" w:themeColor="text1"/>
          <w:szCs w:val="24"/>
        </w:rPr>
      </w:pPr>
    </w:p>
    <w:p w14:paraId="74041F64" w14:textId="77777777" w:rsidR="0077489C" w:rsidRPr="00727486" w:rsidRDefault="0077489C" w:rsidP="0077489C">
      <w:pPr>
        <w:pStyle w:val="Heading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 xml:space="preserve">Sense of </w:t>
      </w:r>
      <w:r w:rsidRPr="00727486">
        <w:rPr>
          <w:i/>
          <w:iCs/>
          <w:color w:val="000000" w:themeColor="text1"/>
        </w:rPr>
        <w:lastRenderedPageBreak/>
        <w:t>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splitted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CommentReference"/>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93" w:name="OLE_LINK1"/>
      <w:r w:rsidRPr="00727486">
        <w:rPr>
          <w:color w:val="000000" w:themeColor="text1"/>
          <w:shd w:val="clear" w:color="auto" w:fill="FFFFFF"/>
        </w:rPr>
        <w:t>correlation</w:t>
      </w:r>
      <w:bookmarkEnd w:id="93"/>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94" w:name="OLE_LINK40"/>
      <w:r w:rsidRPr="00727486">
        <w:rPr>
          <w:color w:val="000000" w:themeColor="text1"/>
          <w:shd w:val="clear" w:color="auto" w:fill="FFFFFF"/>
        </w:rPr>
        <w:t>and the number of captured symptoms</w:t>
      </w:r>
      <w:bookmarkEnd w:id="94"/>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Chars="0" w:firstLine="0"/>
        <w:rPr>
          <w:color w:val="000000" w:themeColor="text1"/>
          <w:shd w:val="clear" w:color="auto" w:fill="FFFFFF"/>
        </w:rPr>
      </w:pPr>
    </w:p>
    <w:p w14:paraId="505350FC" w14:textId="09BAD525" w:rsidR="00B57518" w:rsidRPr="00727486" w:rsidRDefault="00B57518" w:rsidP="0077489C">
      <w:pPr>
        <w:ind w:firstLineChars="0" w:firstLine="0"/>
        <w:rPr>
          <w:color w:val="000000" w:themeColor="text1"/>
          <w:shd w:val="clear" w:color="auto" w:fill="FFFFFF"/>
        </w:rPr>
        <w:sectPr w:rsidR="00B57518" w:rsidRPr="00727486" w:rsidSect="00C626BF">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Chars="0" w:firstLine="0"/>
        <w:jc w:val="center"/>
        <w:rPr>
          <w:b/>
          <w:bCs/>
          <w:color w:val="000000" w:themeColor="text1"/>
          <w:sz w:val="21"/>
          <w:szCs w:val="21"/>
        </w:rPr>
        <w:sectPr w:rsidR="0077489C" w:rsidRPr="00727486" w:rsidSect="00C626BF">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95" w:name="OLE_LINK38"/>
      <w:r w:rsidRPr="00727486">
        <w:rPr>
          <w:color w:val="000000" w:themeColor="text1"/>
          <w:sz w:val="21"/>
          <w:szCs w:val="21"/>
        </w:rPr>
        <w:t>Children's Depression Inventory</w:t>
      </w:r>
      <w:bookmarkEnd w:id="95"/>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3B70F4E0" w14:textId="44AA5B4E" w:rsidR="0077489C" w:rsidRPr="00727486" w:rsidRDefault="0077489C" w:rsidP="00132CB3">
      <w:pPr>
        <w:pStyle w:val="Heading1"/>
        <w:rPr>
          <w:color w:val="000000" w:themeColor="text1"/>
        </w:rPr>
      </w:pPr>
      <w:r w:rsidRPr="00727486">
        <w:rPr>
          <w:rFonts w:eastAsia="Times New Roman" w:hint="eastAsia"/>
          <w:color w:val="000000" w:themeColor="text1"/>
        </w:rPr>
        <w:lastRenderedPageBreak/>
        <w:t>4</w:t>
      </w:r>
      <w:r w:rsidRPr="00727486">
        <w:rPr>
          <w:rFonts w:eastAsia="Times New Roman"/>
          <w:color w:val="000000" w:themeColor="text1"/>
        </w:rPr>
        <w:t xml:space="preserve"> </w:t>
      </w:r>
      <w:r w:rsidRPr="00727486">
        <w:rPr>
          <w:rFonts w:hint="eastAsia"/>
          <w:color w:val="000000" w:themeColor="text1"/>
        </w:rPr>
        <w:t>讨论</w:t>
      </w:r>
    </w:p>
    <w:p w14:paraId="78055635" w14:textId="06F046D1" w:rsidR="00473BDB" w:rsidRDefault="00473BDB" w:rsidP="00473BDB">
      <w:pPr>
        <w:ind w:firstLineChars="0" w:firstLine="0"/>
      </w:pPr>
      <w:r w:rsidRPr="00FD6780">
        <w:t>[</w:t>
      </w:r>
      <w:r w:rsidRPr="00FD6780">
        <w:rPr>
          <w:rFonts w:hint="eastAsia"/>
        </w:rPr>
        <w:t>第一段</w:t>
      </w:r>
      <w:r>
        <w:t xml:space="preserve">: </w:t>
      </w:r>
      <w:r>
        <w:rPr>
          <w:rFonts w:hint="eastAsia"/>
        </w:rPr>
        <w:t>总结结果，并强调本研究的特色</w:t>
      </w:r>
      <w:r w:rsidRPr="00FD6780">
        <w:t>]</w:t>
      </w:r>
    </w:p>
    <w:p w14:paraId="7FC928C9" w14:textId="23432BA9" w:rsidR="00473BDB" w:rsidRPr="005260FD" w:rsidRDefault="00473BDB" w:rsidP="00473BDB">
      <w:pPr>
        <w:ind w:firstLine="480"/>
        <w:rPr>
          <w:szCs w:val="44"/>
        </w:rPr>
      </w:pPr>
      <w:r w:rsidRPr="0044549E">
        <w:rPr>
          <w:szCs w:val="44"/>
        </w:rPr>
        <w:t xml:space="preserve">We identified </w:t>
      </w:r>
      <w:ins w:id="96" w:author="Hu Chuan-Peng" w:date="2024-04-18T10:07:00Z">
        <w:r w:rsidR="00EA37D7" w:rsidRPr="0044549E">
          <w:rPr>
            <w:szCs w:val="44"/>
          </w:rPr>
          <w:t xml:space="preserve">84 </w:t>
        </w:r>
      </w:ins>
      <w:ins w:id="97" w:author="Hu Chuan-Peng" w:date="2024-04-18T10:08:00Z">
        <w:r w:rsidR="00EA37D7">
          <w:rPr>
            <w:szCs w:val="44"/>
          </w:rPr>
          <w:t>unique</w:t>
        </w:r>
      </w:ins>
      <w:ins w:id="98" w:author="Hu Chuan-Peng" w:date="2024-04-18T10:07:00Z">
        <w:r w:rsidR="00EA37D7" w:rsidRPr="0044549E">
          <w:rPr>
            <w:szCs w:val="44"/>
          </w:rPr>
          <w:t xml:space="preserve"> symptoms from </w:t>
        </w:r>
      </w:ins>
      <w:r w:rsidRPr="0044549E">
        <w:rPr>
          <w:szCs w:val="44"/>
        </w:rPr>
        <w:t xml:space="preserve">27 scales used in </w:t>
      </w:r>
      <w:del w:id="99" w:author="Hu Chuan-Peng" w:date="2024-04-18T10:06:00Z">
        <w:r w:rsidRPr="0044549E" w:rsidDel="00EA37D7">
          <w:rPr>
            <w:szCs w:val="44"/>
          </w:rPr>
          <w:delText xml:space="preserve">actual Chinese research </w:delText>
        </w:r>
      </w:del>
      <w:r w:rsidRPr="0044549E">
        <w:rPr>
          <w:szCs w:val="44"/>
        </w:rPr>
        <w:t>for measuring depression</w:t>
      </w:r>
      <w:ins w:id="100" w:author="Hu Chuan-Peng" w:date="2024-04-18T10:06:00Z">
        <w:r w:rsidR="00EA37D7">
          <w:rPr>
            <w:rFonts w:hint="eastAsia"/>
            <w:szCs w:val="44"/>
          </w:rPr>
          <w:t xml:space="preserve"> </w:t>
        </w:r>
      </w:ins>
      <w:ins w:id="101" w:author="Hu Chuan-Peng" w:date="2024-04-18T10:07:00Z">
        <w:r w:rsidR="00EA37D7">
          <w:rPr>
            <w:szCs w:val="44"/>
          </w:rPr>
          <w:t xml:space="preserve">of Chinese children and adolescents </w:t>
        </w:r>
      </w:ins>
      <w:del w:id="102" w:author="Hu Chuan-Peng" w:date="2024-04-18T10:06:00Z">
        <w:r w:rsidRPr="0044549E" w:rsidDel="00EA37D7">
          <w:rPr>
            <w:szCs w:val="44"/>
          </w:rPr>
          <w:delText xml:space="preserve"> </w:delText>
        </w:r>
      </w:del>
      <w:r w:rsidRPr="0044549E">
        <w:rPr>
          <w:szCs w:val="44"/>
        </w:rPr>
        <w:t>from</w:t>
      </w:r>
      <w:del w:id="103" w:author="Hu Chuan-Peng" w:date="2024-04-18T10:07:00Z">
        <w:r w:rsidRPr="0044549E" w:rsidDel="00EA37D7">
          <w:rPr>
            <w:szCs w:val="44"/>
          </w:rPr>
          <w:delText xml:space="preserve"> the most</w:delText>
        </w:r>
      </w:del>
      <w:r w:rsidRPr="0044549E">
        <w:rPr>
          <w:szCs w:val="44"/>
        </w:rPr>
        <w:t xml:space="preserve"> recent four meta-analyses</w:t>
      </w:r>
      <w:ins w:id="104" w:author="Hu Chuan-Peng" w:date="2024-04-18T10:07:00Z">
        <w:r w:rsidR="00EA37D7">
          <w:rPr>
            <w:szCs w:val="44"/>
          </w:rPr>
          <w:t xml:space="preserve"> (</w:t>
        </w:r>
      </w:ins>
      <w:ins w:id="105" w:author="Hu Chuan-Peng" w:date="2024-04-18T10:08:00Z">
        <w:r w:rsidR="00EA37D7">
          <w:rPr>
            <w:szCs w:val="44"/>
          </w:rPr>
          <w:t>)</w:t>
        </w:r>
      </w:ins>
      <w:del w:id="106" w:author="Hu Chuan-Peng" w:date="2024-04-18T10:08:00Z">
        <w:r w:rsidRPr="0044549E" w:rsidDel="00EA37D7">
          <w:rPr>
            <w:szCs w:val="44"/>
          </w:rPr>
          <w:delText xml:space="preserve">, and derived </w:delText>
        </w:r>
      </w:del>
      <w:del w:id="107" w:author="Hu Chuan-Peng" w:date="2024-04-18T10:07:00Z">
        <w:r w:rsidRPr="0044549E" w:rsidDel="00EA37D7">
          <w:rPr>
            <w:szCs w:val="44"/>
          </w:rPr>
          <w:delText xml:space="preserve">84 different symptoms from </w:delText>
        </w:r>
      </w:del>
      <w:del w:id="108" w:author="Hu Chuan-Peng" w:date="2024-04-18T10:08:00Z">
        <w:r w:rsidRPr="0044549E" w:rsidDel="00EA37D7">
          <w:rPr>
            <w:szCs w:val="44"/>
          </w:rPr>
          <w:delText>them</w:delText>
        </w:r>
      </w:del>
      <w:r w:rsidRPr="0044549E">
        <w:rPr>
          <w:szCs w:val="44"/>
        </w:rPr>
        <w:t>.</w:t>
      </w:r>
      <w:r w:rsidRPr="0002107A">
        <w:t xml:space="preserve"> </w:t>
      </w:r>
      <w:ins w:id="109" w:author="Hu Chuan-Peng" w:date="2024-04-18T10:08:00Z">
        <w:r w:rsidR="00EA37D7">
          <w:t xml:space="preserve">We found </w:t>
        </w:r>
      </w:ins>
      <w:ins w:id="110" w:author="Hu Chuan-Peng" w:date="2024-04-18T10:09:00Z">
        <w:r w:rsidR="00EA37D7">
          <w:t xml:space="preserve">low </w:t>
        </w:r>
      </w:ins>
      <w:del w:id="111" w:author="Hu Chuan-Peng" w:date="2024-04-18T10:08:00Z">
        <w:r w:rsidRPr="0002107A" w:rsidDel="00EA37D7">
          <w:rPr>
            <w:szCs w:val="44"/>
          </w:rPr>
          <w:delText xml:space="preserve">The </w:delText>
        </w:r>
      </w:del>
      <w:del w:id="112" w:author="Hu Chuan-Peng" w:date="2024-04-18T10:09:00Z">
        <w:r w:rsidRPr="0002107A" w:rsidDel="00EA37D7">
          <w:rPr>
            <w:szCs w:val="44"/>
          </w:rPr>
          <w:delText xml:space="preserve">mean </w:delText>
        </w:r>
      </w:del>
      <w:r w:rsidRPr="0002107A">
        <w:rPr>
          <w:szCs w:val="44"/>
        </w:rPr>
        <w:t>overlap among all scales</w:t>
      </w:r>
      <w:del w:id="113" w:author="Hu Chuan-Peng" w:date="2024-04-18T10:09:00Z">
        <w:r w:rsidRPr="0002107A" w:rsidDel="00EA37D7">
          <w:rPr>
            <w:szCs w:val="44"/>
          </w:rPr>
          <w:delText xml:space="preserve"> </w:delText>
        </w:r>
      </w:del>
      <w:del w:id="114" w:author="Hu Chuan-Peng" w:date="2024-04-18T10:08:00Z">
        <w:r w:rsidRPr="0002107A" w:rsidDel="00EA37D7">
          <w:rPr>
            <w:szCs w:val="44"/>
          </w:rPr>
          <w:delText>is 0.19, with</w:delText>
        </w:r>
      </w:del>
      <w:del w:id="115" w:author="Hu Chuan-Peng" w:date="2024-04-18T10:09:00Z">
        <w:r w:rsidRPr="0002107A" w:rsidDel="00EA37D7">
          <w:rPr>
            <w:szCs w:val="44"/>
          </w:rPr>
          <w:delText xml:space="preserve"> 21.43% of the symptoms appearing only in a single scale, and</w:delText>
        </w:r>
      </w:del>
      <w:ins w:id="116" w:author="Hu Chuan-Peng" w:date="2024-04-18T10:09:00Z">
        <w:r w:rsidR="00EA37D7">
          <w:rPr>
            <w:szCs w:val="44"/>
          </w:rPr>
          <w:t>: there was</w:t>
        </w:r>
      </w:ins>
      <w:r w:rsidRPr="0002107A">
        <w:rPr>
          <w:szCs w:val="44"/>
        </w:rPr>
        <w:t xml:space="preserve"> no </w:t>
      </w:r>
      <w:ins w:id="117" w:author="Hu Chuan-Peng" w:date="2024-04-18T10:09:00Z">
        <w:r w:rsidR="00EA37D7">
          <w:rPr>
            <w:szCs w:val="44"/>
          </w:rPr>
          <w:t xml:space="preserve">single </w:t>
        </w:r>
      </w:ins>
      <w:r w:rsidRPr="0002107A">
        <w:rPr>
          <w:szCs w:val="44"/>
        </w:rPr>
        <w:t xml:space="preserve">symptom </w:t>
      </w:r>
      <w:del w:id="118" w:author="Hu Chuan-Peng" w:date="2024-04-18T10:09:00Z">
        <w:r w:rsidRPr="0002107A" w:rsidDel="00EA37D7">
          <w:rPr>
            <w:szCs w:val="44"/>
          </w:rPr>
          <w:delText xml:space="preserve">presenting </w:delText>
        </w:r>
      </w:del>
      <w:ins w:id="119" w:author="Hu Chuan-Peng" w:date="2024-04-18T10:09:00Z">
        <w:r w:rsidR="00EA37D7">
          <w:rPr>
            <w:szCs w:val="44"/>
          </w:rPr>
          <w:t>appreared</w:t>
        </w:r>
        <w:r w:rsidR="00EA37D7" w:rsidRPr="0002107A">
          <w:rPr>
            <w:szCs w:val="44"/>
          </w:rPr>
          <w:t xml:space="preserve"> </w:t>
        </w:r>
      </w:ins>
      <w:r w:rsidRPr="0002107A">
        <w:rPr>
          <w:szCs w:val="44"/>
        </w:rPr>
        <w:t>in all the scales</w:t>
      </w:r>
      <w:ins w:id="120" w:author="Hu Chuan-Peng" w:date="2024-04-18T10:09:00Z">
        <w:r w:rsidR="00EA37D7">
          <w:rPr>
            <w:szCs w:val="44"/>
          </w:rPr>
          <w:t xml:space="preserve"> and more than one fifth of the symptom</w:t>
        </w:r>
      </w:ins>
      <w:ins w:id="121" w:author="Hu Chuan-Peng" w:date="2024-04-18T10:10:00Z">
        <w:r w:rsidR="00EA37D7">
          <w:rPr>
            <w:szCs w:val="44"/>
          </w:rPr>
          <w:t>s appreared in only one scale</w:t>
        </w:r>
      </w:ins>
      <w:r w:rsidRPr="0002107A">
        <w:rPr>
          <w:szCs w:val="44"/>
        </w:rPr>
        <w:t>.</w:t>
      </w:r>
      <w:r w:rsidRPr="0002107A">
        <w:t xml:space="preserve"> </w:t>
      </w:r>
      <w:r w:rsidRPr="0002107A">
        <w:rPr>
          <w:szCs w:val="44"/>
        </w:rPr>
        <w:t>Our results</w:t>
      </w:r>
      <w:ins w:id="122" w:author="Hu Chuan-Peng" w:date="2024-04-18T10:12:00Z">
        <w:r w:rsidR="00EA37D7">
          <w:rPr>
            <w:szCs w:val="44"/>
          </w:rPr>
          <w:t>, by including more scales, revealed greater</w:t>
        </w:r>
      </w:ins>
      <w:del w:id="123" w:author="Hu Chuan-Peng" w:date="2024-04-18T10:12:00Z">
        <w:r w:rsidRPr="0002107A" w:rsidDel="00EA37D7">
          <w:rPr>
            <w:szCs w:val="44"/>
          </w:rPr>
          <w:delText xml:space="preserve"> </w:delText>
        </w:r>
      </w:del>
      <w:ins w:id="124" w:author="Hu Chuan-Peng" w:date="2024-04-18T10:11:00Z">
        <w:r w:rsidR="00EA37D7">
          <w:rPr>
            <w:szCs w:val="44"/>
          </w:rPr>
          <w:t xml:space="preserve"> heterogeneity </w:t>
        </w:r>
      </w:ins>
      <w:ins w:id="125" w:author="Hu Chuan-Peng" w:date="2024-04-18T10:12:00Z">
        <w:r w:rsidR="00EA37D7">
          <w:rPr>
            <w:szCs w:val="44"/>
          </w:rPr>
          <w:t>than previous findings on the</w:t>
        </w:r>
      </w:ins>
      <w:ins w:id="126" w:author="Hu Chuan-Peng" w:date="2024-04-18T10:11:00Z">
        <w:r w:rsidR="00EA37D7">
          <w:rPr>
            <w:szCs w:val="44"/>
          </w:rPr>
          <w:t xml:space="preserve"> depression scales for adults</w:t>
        </w:r>
      </w:ins>
      <w:del w:id="127" w:author="Hu Chuan-Peng" w:date="2024-04-18T10:11:00Z">
        <w:r w:rsidRPr="0002107A" w:rsidDel="00EA37D7">
          <w:rPr>
            <w:szCs w:val="44"/>
          </w:rPr>
          <w:delText>are similar to those of</w:delText>
        </w:r>
      </w:del>
      <w:r>
        <w:rPr>
          <w:rFonts w:hint="eastAsia"/>
          <w:szCs w:val="44"/>
        </w:rPr>
        <w:t xml:space="preserve"> </w:t>
      </w:r>
      <w:ins w:id="128" w:author="Hu Chuan-Peng" w:date="2024-04-18T10:13:00Z">
        <w:r w:rsidR="00EA37D7">
          <w:rPr>
            <w:szCs w:val="44"/>
          </w:rPr>
          <w:t>(</w:t>
        </w:r>
      </w:ins>
      <w:r>
        <w:rPr>
          <w:szCs w:val="44"/>
        </w:rPr>
        <w:fldChar w:fldCharType="begin"/>
      </w:r>
      <w:r>
        <w:rPr>
          <w:szCs w:val="44"/>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szCs w:val="44"/>
        </w:rPr>
        <w:instrText>. Disord.","language":"en","note":"JCR</w:instrText>
      </w:r>
      <w:r>
        <w:rPr>
          <w:rFonts w:hint="eastAsia"/>
          <w:szCs w:val="44"/>
        </w:rPr>
        <w:instrText>分区</w:instrText>
      </w:r>
      <w:r>
        <w:rPr>
          <w:rFonts w:hint="eastAsia"/>
          <w:szCs w:val="44"/>
        </w:rPr>
        <w:instrText>: Q1\n</w:instrText>
      </w:r>
      <w:r>
        <w:rPr>
          <w:rFonts w:hint="eastAsia"/>
          <w:szCs w:val="44"/>
        </w:rPr>
        <w:instrText>中科院分区升级版</w:instrText>
      </w:r>
      <w:r>
        <w:rPr>
          <w:rFonts w:hint="eastAsia"/>
          <w:szCs w:val="44"/>
        </w:rPr>
        <w:instrText xml:space="preserve">: </w:instrText>
      </w:r>
      <w:r>
        <w:rPr>
          <w:rFonts w:hint="eastAsia"/>
          <w:szCs w:val="44"/>
        </w:rPr>
        <w:instrText>医学</w:instrText>
      </w:r>
      <w:r>
        <w:rPr>
          <w:rFonts w:hint="eastAsia"/>
          <w:szCs w:val="44"/>
        </w:rPr>
        <w:instrText>2</w:instrText>
      </w:r>
      <w:r>
        <w:rPr>
          <w:rFonts w:hint="eastAsia"/>
          <w:szCs w:val="44"/>
        </w:rPr>
        <w:instrText>区</w:instrText>
      </w:r>
      <w:r>
        <w:rPr>
          <w:rFonts w:hint="eastAsia"/>
          <w:szCs w:val="44"/>
        </w:rPr>
        <w:instrText>\n</w:instrText>
      </w:r>
      <w:r>
        <w:rPr>
          <w:rFonts w:hint="eastAsia"/>
          <w:szCs w:val="44"/>
        </w:rPr>
        <w:instrText>影响因子</w:instrText>
      </w:r>
      <w:r>
        <w:rPr>
          <w:rFonts w:hint="eastAsia"/>
          <w:szCs w:val="44"/>
        </w:rPr>
        <w:instrText>: 6.6\n5</w:instrText>
      </w:r>
      <w:r>
        <w:rPr>
          <w:rFonts w:hint="eastAsia"/>
          <w:szCs w:val="44"/>
        </w:rPr>
        <w:instrText>年影响因子</w:instrText>
      </w:r>
      <w:r>
        <w:rPr>
          <w:rFonts w:hint="eastAsia"/>
          <w:szCs w:val="44"/>
        </w:rPr>
        <w:instrText>: 6.3\n</w:instrText>
      </w:r>
      <w:r>
        <w:rPr>
          <w:rFonts w:hint="eastAsia"/>
          <w:szCs w:val="44"/>
        </w:rPr>
        <w:instrText>南农高质量</w:instrText>
      </w:r>
      <w:r>
        <w:rPr>
          <w:rFonts w:hint="eastAsia"/>
          <w:szCs w:val="44"/>
        </w:rPr>
        <w:instrText>: A","page":"191-197","source":"DOI.org (Crossref)","title":"The 52 symptoms of major depression: Lack of content overlap among seven common depression scales","tit</w:instrText>
      </w:r>
      <w:r>
        <w:rPr>
          <w:szCs w:val="44"/>
        </w:rPr>
        <w:instrText xml:space="preserve">le-short":"The 52 symptoms of major depression","volume":"208","author":[{"family":"Fried","given":"Eiko I."}],"issued":{"date-parts":[["2017",1]]}}}],"schema":"https://github.com/citation-style-language/schema/raw/master/csl-citation.json"} </w:instrText>
      </w:r>
      <w:r>
        <w:rPr>
          <w:szCs w:val="44"/>
        </w:rPr>
        <w:fldChar w:fldCharType="separate"/>
      </w:r>
      <w:r w:rsidR="00FE7734" w:rsidRPr="00FE7734">
        <w:t>Fried (</w:t>
      </w:r>
      <w:r w:rsidR="00FE7734" w:rsidRPr="001B6373">
        <w:rPr>
          <w:rStyle w:val="innerzoteroCitation"/>
        </w:rPr>
        <w:t>2017</w:t>
      </w:r>
      <w:r w:rsidR="00FE7734" w:rsidRPr="00FE7734">
        <w:t>)</w:t>
      </w:r>
      <w:r>
        <w:rPr>
          <w:szCs w:val="44"/>
        </w:rPr>
        <w:fldChar w:fldCharType="end"/>
      </w:r>
      <w:del w:id="129" w:author="Hu Chuan-Peng" w:date="2024-04-18T10:11:00Z">
        <w:r w:rsidRPr="0002107A" w:rsidDel="00EA37D7">
          <w:rPr>
            <w:szCs w:val="44"/>
          </w:rPr>
          <w:delText>, who evaluated the overlap among 52 depression symptoms across seven common depression scales</w:delText>
        </w:r>
      </w:del>
      <w:r w:rsidRPr="0002107A">
        <w:rPr>
          <w:szCs w:val="44"/>
        </w:rPr>
        <w:t>.</w:t>
      </w:r>
      <w:r w:rsidRPr="0025290B">
        <w:t xml:space="preserve"> </w:t>
      </w:r>
      <w:del w:id="130" w:author="Hu Chuan-Peng" w:date="2024-04-18T10:12:00Z">
        <w:r w:rsidDel="00EA37D7">
          <w:fldChar w:fldCharType="begin"/>
        </w:r>
        <w:r w:rsidDel="00EA37D7">
          <w:delInstrText xml:space="preserve"> ADDIN ZOTERO_ITEM CSL_CITATION {"citationID":"3DIEJBd2","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delInstrText>
        </w:r>
        <w:r w:rsidDel="00EA37D7">
          <w:rPr>
            <w:rFonts w:hint="eastAsia"/>
          </w:rPr>
          <w:delInstrText>. Disord.","language":"en","note":"JCR</w:delInstrText>
        </w:r>
        <w:r w:rsidDel="00EA37D7">
          <w:rPr>
            <w:rFonts w:hint="eastAsia"/>
          </w:rPr>
          <w:delInstrText>分区</w:delInstrText>
        </w:r>
        <w:r w:rsidDel="00EA37D7">
          <w:rPr>
            <w:rFonts w:hint="eastAsia"/>
          </w:rPr>
          <w:delInstrText>: Q1\n</w:delInstrText>
        </w:r>
        <w:r w:rsidDel="00EA37D7">
          <w:rPr>
            <w:rFonts w:hint="eastAsia"/>
          </w:rPr>
          <w:delInstrText>中科院分区升级版</w:delInstrText>
        </w:r>
        <w:r w:rsidDel="00EA37D7">
          <w:rPr>
            <w:rFonts w:hint="eastAsia"/>
          </w:rPr>
          <w:delInstrText xml:space="preserve">: </w:delInstrText>
        </w:r>
        <w:r w:rsidDel="00EA37D7">
          <w:rPr>
            <w:rFonts w:hint="eastAsia"/>
          </w:rPr>
          <w:delInstrText>医学</w:delInstrText>
        </w:r>
        <w:r w:rsidDel="00EA37D7">
          <w:rPr>
            <w:rFonts w:hint="eastAsia"/>
          </w:rPr>
          <w:delInstrText>2</w:delInstrText>
        </w:r>
        <w:r w:rsidDel="00EA37D7">
          <w:rPr>
            <w:rFonts w:hint="eastAsia"/>
          </w:rPr>
          <w:delInstrText>区</w:delInstrText>
        </w:r>
        <w:r w:rsidDel="00EA37D7">
          <w:rPr>
            <w:rFonts w:hint="eastAsia"/>
          </w:rPr>
          <w:delInstrText>\n</w:delInstrText>
        </w:r>
        <w:r w:rsidDel="00EA37D7">
          <w:rPr>
            <w:rFonts w:hint="eastAsia"/>
          </w:rPr>
          <w:delInstrText>影响因子</w:delInstrText>
        </w:r>
        <w:r w:rsidDel="00EA37D7">
          <w:rPr>
            <w:rFonts w:hint="eastAsia"/>
          </w:rPr>
          <w:delInstrText>: 6.6\n5</w:delInstrText>
        </w:r>
        <w:r w:rsidDel="00EA37D7">
          <w:rPr>
            <w:rFonts w:hint="eastAsia"/>
          </w:rPr>
          <w:delInstrText>年影响因子</w:delInstrText>
        </w:r>
        <w:r w:rsidDel="00EA37D7">
          <w:rPr>
            <w:rFonts w:hint="eastAsia"/>
          </w:rPr>
          <w:delInstrText>: 6.3\n</w:delInstrText>
        </w:r>
        <w:r w:rsidDel="00EA37D7">
          <w:rPr>
            <w:rFonts w:hint="eastAsia"/>
          </w:rPr>
          <w:delInstrText>南农高质量</w:delInstrText>
        </w:r>
        <w:r w:rsidDel="00EA37D7">
          <w:rPr>
            <w:rFonts w:hint="eastAsia"/>
          </w:rPr>
          <w:delInstrText>: A","page":"191-197","source":"DOI.org (Crossref)","title":"The 52 symptoms of major depression: Lack of content overlap among seven common depression scales","tit</w:delInstrText>
        </w:r>
        <w:r w:rsidDel="00EA37D7">
          <w:delInstrText xml:space="preserve">le-short":"The 52 symptoms of major depression","volume":"208","author":[{"family":"Fried","given":"Eiko I."}],"issued":{"date-parts":[["2017",1]]}}}],"schema":"https://github.com/citation-style-language/schema/raw/master/csl-citation.json"} </w:delInstrText>
        </w:r>
        <w:r w:rsidDel="00EA37D7">
          <w:fldChar w:fldCharType="separate"/>
        </w:r>
        <w:r w:rsidR="00FE7734" w:rsidRPr="00FE7734" w:rsidDel="00EA37D7">
          <w:delText>Fried (</w:delText>
        </w:r>
        <w:r w:rsidR="00FE7734" w:rsidRPr="001B6373" w:rsidDel="00EA37D7">
          <w:rPr>
            <w:rStyle w:val="innerzoteroCitation"/>
          </w:rPr>
          <w:delText>2017</w:delText>
        </w:r>
        <w:r w:rsidR="00FE7734" w:rsidRPr="00FE7734" w:rsidDel="00EA37D7">
          <w:delText>)</w:delText>
        </w:r>
        <w:r w:rsidDel="00EA37D7">
          <w:fldChar w:fldCharType="end"/>
        </w:r>
        <w:r w:rsidDel="00EA37D7">
          <w:rPr>
            <w:rFonts w:hint="eastAsia"/>
          </w:rPr>
          <w:delText xml:space="preserve"> </w:delText>
        </w:r>
        <w:r w:rsidRPr="0025290B" w:rsidDel="00EA37D7">
          <w:rPr>
            <w:szCs w:val="44"/>
          </w:rPr>
          <w:delText>demonstrated that 40% of symptoms appeared exclusively in one scale, while 12% were common across all instruments.</w:delText>
        </w:r>
        <w:bookmarkStart w:id="131" w:name="OLE_LINK31"/>
        <w:r w:rsidRPr="005260FD" w:rsidDel="00EA37D7">
          <w:delText xml:space="preserve"> </w:delText>
        </w:r>
      </w:del>
      <w:del w:id="132" w:author="Hu Chuan-Peng" w:date="2024-04-18T10:13:00Z">
        <w:r w:rsidDel="00EA37D7">
          <w:rPr>
            <w:rFonts w:hint="eastAsia"/>
          </w:rPr>
          <w:delText>W</w:delText>
        </w:r>
        <w:r w:rsidRPr="005260FD" w:rsidDel="00EA37D7">
          <w:delText>e</w:delText>
        </w:r>
      </w:del>
      <w:ins w:id="133" w:author="Hu Chuan-Peng" w:date="2024-04-18T10:13:00Z">
        <w:r w:rsidR="00EA37D7">
          <w:t xml:space="preserve">Our results suggested that </w:t>
        </w:r>
      </w:ins>
      <w:ins w:id="134" w:author="Hu Chuan-Peng" w:date="2024-04-18T10:14:00Z">
        <w:r w:rsidR="00EA37D7">
          <w:t>depression amon</w:t>
        </w:r>
      </w:ins>
      <w:ins w:id="135" w:author="Hu Chuan-Peng" w:date="2024-04-18T10:15:00Z">
        <w:r w:rsidR="00EA37D7">
          <w:t xml:space="preserve">g children and adolescents </w:t>
        </w:r>
        <w:r w:rsidR="00CD09F8">
          <w:t xml:space="preserve">may have a varied pathological pathways and </w:t>
        </w:r>
      </w:ins>
      <w:ins w:id="136" w:author="Hu Chuan-Peng" w:date="2024-04-18T10:13:00Z">
        <w:r w:rsidR="00EA37D7">
          <w:t xml:space="preserve">different </w:t>
        </w:r>
        <w:r w:rsidR="00EA37D7" w:rsidRPr="005260FD">
          <w:t>depression scales</w:t>
        </w:r>
      </w:ins>
      <w:ins w:id="137" w:author="Hu Chuan-Peng" w:date="2024-04-18T10:14:00Z">
        <w:r w:rsidR="00EA37D7">
          <w:t xml:space="preserve"> are</w:t>
        </w:r>
      </w:ins>
      <w:ins w:id="138" w:author="Hu Chuan-Peng" w:date="2024-04-18T10:13:00Z">
        <w:r w:rsidR="00EA37D7">
          <w:t xml:space="preserve"> not</w:t>
        </w:r>
        <w:r w:rsidR="00EA37D7" w:rsidRPr="005260FD">
          <w:t xml:space="preserve"> interchangeable</w:t>
        </w:r>
      </w:ins>
      <w:del w:id="139" w:author="Hu Chuan-Peng" w:date="2024-04-18T10:14:00Z">
        <w:r w:rsidRPr="005260FD" w:rsidDel="00EA37D7">
          <w:delText xml:space="preserve"> </w:delText>
        </w:r>
      </w:del>
      <w:del w:id="140" w:author="Hu Chuan-Peng" w:date="2024-04-18T10:13:00Z">
        <w:r w:rsidRPr="005260FD" w:rsidDel="00EA37D7">
          <w:delText xml:space="preserve">highlight that in the study of depression </w:delText>
        </w:r>
      </w:del>
      <w:del w:id="141" w:author="Hu Chuan-Peng" w:date="2024-04-18T10:14:00Z">
        <w:r w:rsidRPr="005260FD" w:rsidDel="00EA37D7">
          <w:delText>among Chinese students, the use of depression scales as interchangeable measurements is problematic</w:delText>
        </w:r>
      </w:del>
      <w:r w:rsidRPr="005260FD">
        <w:t xml:space="preserve">. </w:t>
      </w:r>
      <w:del w:id="142" w:author="Hu Chuan-Peng" w:date="2024-04-18T10:14:00Z">
        <w:r w:rsidRPr="005260FD" w:rsidDel="00EA37D7">
          <w:delText>This could potentially jeopardize the universality and reproducibility of depression disorder research.</w:delText>
        </w:r>
      </w:del>
    </w:p>
    <w:bookmarkEnd w:id="131"/>
    <w:p w14:paraId="632E98D5" w14:textId="0598EFF7" w:rsidR="00473BDB" w:rsidRDefault="00473BDB" w:rsidP="00473BDB">
      <w:pPr>
        <w:ind w:firstLineChars="0" w:firstLine="0"/>
      </w:pPr>
      <w:r w:rsidRPr="00FD6780">
        <w:t>[</w:t>
      </w:r>
      <w:r w:rsidRPr="00FD6780">
        <w:rPr>
          <w:rFonts w:hint="eastAsia"/>
        </w:rPr>
        <w:t>第二段</w:t>
      </w:r>
      <w:r>
        <w:t xml:space="preserve">: </w:t>
      </w:r>
      <w:r w:rsidR="00DA1F25">
        <w:rPr>
          <w:rFonts w:hint="eastAsia"/>
        </w:rPr>
        <w:t>进一步</w:t>
      </w:r>
      <w:r w:rsidRPr="005260FD">
        <w:rPr>
          <w:rFonts w:hint="eastAsia"/>
        </w:rPr>
        <w:t>介绍具体量表的结果，并与已有研究进行比较</w:t>
      </w:r>
      <w:r w:rsidRPr="00FD6780">
        <w:t>]</w:t>
      </w:r>
    </w:p>
    <w:p w14:paraId="0DAA204A" w14:textId="46A8D0BF" w:rsidR="00473BDB" w:rsidRDefault="00473BDB" w:rsidP="00473BDB">
      <w:pPr>
        <w:ind w:firstLine="480"/>
      </w:pPr>
      <w:r w:rsidRPr="001009B4">
        <w:t xml:space="preserve">Our results </w:t>
      </w:r>
      <w:del w:id="143" w:author="Hu Chuan-Peng" w:date="2024-04-18T10:15:00Z">
        <w:r w:rsidRPr="001009B4" w:rsidDel="00CD09F8">
          <w:delText xml:space="preserve">suggest </w:delText>
        </w:r>
      </w:del>
      <w:ins w:id="144" w:author="Hu Chuan-Peng" w:date="2024-04-18T10:15:00Z">
        <w:r w:rsidR="00CD09F8">
          <w:t>revealed</w:t>
        </w:r>
        <w:r w:rsidR="00CD09F8" w:rsidRPr="001009B4">
          <w:t xml:space="preserve"> </w:t>
        </w:r>
      </w:ins>
      <w:r w:rsidRPr="001009B4">
        <w:t>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0.25)</w:t>
      </w:r>
      <w:r w:rsidRPr="001009B4">
        <w:t xml:space="preserve">, while in </w:t>
      </w:r>
      <w:r>
        <w:fldChar w:fldCharType="begin"/>
      </w:r>
      <w:r w:rsidR="00DA1F25">
        <w:instrText xml:space="preserve"> ADDIN ZOTERO_ITEM CSL_CITATION {"citationID":"EfyXM6g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FE7734" w:rsidRPr="00FE7734">
        <w:t>Fried (</w:t>
      </w:r>
      <w:r w:rsidR="00FE7734" w:rsidRPr="001B6373">
        <w:rPr>
          <w:rStyle w:val="innerzoteroCitation"/>
        </w:rPr>
        <w:t>2017</w:t>
      </w:r>
      <w:r w:rsidR="00FE7734" w:rsidRPr="00FE7734">
        <w:t>)</w:t>
      </w:r>
      <w:r>
        <w:fldChar w:fldCharType="end"/>
      </w:r>
      <w:r>
        <w:rPr>
          <w:rFonts w:hint="eastAsia"/>
        </w:rPr>
        <w:t xml:space="preserve"> </w:t>
      </w:r>
      <w:r w:rsidRPr="001009B4">
        <w:t>research, C</w:t>
      </w:r>
      <w:r>
        <w:rPr>
          <w:rFonts w:hint="eastAsia"/>
        </w:rPr>
        <w:t>ES-D</w:t>
      </w:r>
      <w:r w:rsidRPr="001009B4">
        <w:t xml:space="preserve"> has the lowest </w:t>
      </w:r>
      <w:r w:rsidR="00094BDC">
        <w:t>mea</w:t>
      </w:r>
      <w:r w:rsidR="00094BDC">
        <w:rPr>
          <w:rFonts w:hint="eastAsia"/>
        </w:rPr>
        <w:t>n</w:t>
      </w:r>
      <w:r w:rsidRPr="001009B4">
        <w:t xml:space="preserve"> overlap with other</w:t>
      </w:r>
      <w:r>
        <w:rPr>
          <w:rFonts w:hint="eastAsia"/>
        </w:rPr>
        <w:t xml:space="preserve"> scales(0.27)</w:t>
      </w:r>
      <w:r w:rsidRPr="001009B4">
        <w:t>.</w:t>
      </w:r>
      <w:r w:rsidR="00F575FE" w:rsidRPr="00F575FE">
        <w:t xml:space="preserve"> This might be because </w:t>
      </w:r>
      <w:r w:rsidR="00F575FE">
        <w:rPr>
          <w:rFonts w:hint="eastAsia"/>
        </w:rPr>
        <w:t>our</w:t>
      </w:r>
      <w:r w:rsidR="00F575FE" w:rsidRPr="00F575FE">
        <w:t xml:space="preserve"> study also included CES-D-C and CES-D-13.</w:t>
      </w:r>
      <w:r w:rsidR="00F575FE">
        <w:rPr>
          <w:rFonts w:hint="eastAsia"/>
        </w:rPr>
        <w:t xml:space="preserve"> </w:t>
      </w:r>
      <w:r w:rsidRPr="001009B4">
        <w:t xml:space="preserve">Moreover, in </w:t>
      </w:r>
      <w:r w:rsidR="00F575FE">
        <w:rPr>
          <w:rFonts w:hint="eastAsia"/>
        </w:rPr>
        <w:t>our</w:t>
      </w:r>
      <w:r w:rsidRPr="001009B4">
        <w:t xml:space="preserve"> study, as the scale of inclusion increased, C</w:t>
      </w:r>
      <w:r>
        <w:rPr>
          <w:rFonts w:hint="eastAsia"/>
        </w:rPr>
        <w:t>ES-D</w:t>
      </w:r>
      <w:r w:rsidRPr="001009B4">
        <w:t xml:space="preserve"> had no</w:t>
      </w:r>
      <w:r w:rsidRPr="00132CB3">
        <w:t xml:space="preserve"> idiosyncratic</w:t>
      </w:r>
      <w:r w:rsidRPr="001009B4">
        <w:t xml:space="preserve"> symptoms, but in </w:t>
      </w:r>
      <w:r>
        <w:fldChar w:fldCharType="begin"/>
      </w:r>
      <w:r w:rsidR="00DA1F25">
        <w:instrText xml:space="preserve"> ADDIN ZOTERO_ITEM CSL_CITATION {"citationID":"vM3vg5oL","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FE7734" w:rsidRPr="00FE7734">
        <w:t>Fried (</w:t>
      </w:r>
      <w:r w:rsidR="00FE7734" w:rsidRPr="001B6373">
        <w:rPr>
          <w:rStyle w:val="innerzoteroCitation"/>
        </w:rPr>
        <w:t>2017</w:t>
      </w:r>
      <w:r w:rsidR="00FE7734" w:rsidRPr="00FE7734">
        <w:t>)</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w:t>
      </w:r>
      <w:moveFromRangeStart w:id="145" w:author="Hu Chuan-Peng" w:date="2024-04-18T10:16:00Z" w:name="move164327826"/>
      <w:moveFrom w:id="146" w:author="Hu Chuan-Peng" w:date="2024-04-18T10:16:00Z">
        <w:r w:rsidR="00094BDC" w:rsidRPr="00094BDC" w:rsidDel="00CD09F8">
          <w:t xml:space="preserve">In </w:t>
        </w:r>
        <w:r w:rsidR="00F575FE" w:rsidDel="00CD09F8">
          <w:rPr>
            <w:rFonts w:hint="eastAsia"/>
          </w:rPr>
          <w:t>our</w:t>
        </w:r>
        <w:r w:rsidR="00094BDC" w:rsidRPr="00094BDC" w:rsidDel="00CD09F8">
          <w:t xml:space="preserve"> study, the </w:t>
        </w:r>
        <w:r w:rsidR="00094BDC" w:rsidDel="00CD09F8">
          <w:rPr>
            <w:rFonts w:hint="eastAsia"/>
          </w:rPr>
          <w:t>J</w:t>
        </w:r>
        <w:r w:rsidR="00094BDC" w:rsidRPr="00094BDC" w:rsidDel="00CD09F8">
          <w:t xml:space="preserve">i_2005 scale has the lowest </w:t>
        </w:r>
        <w:r w:rsidR="00094BDC" w:rsidDel="00CD09F8">
          <w:rPr>
            <w:rFonts w:hint="eastAsia"/>
          </w:rPr>
          <w:t xml:space="preserve">mean </w:t>
        </w:r>
        <w:r w:rsidR="00094BDC" w:rsidRPr="00094BDC" w:rsidDel="00CD09F8">
          <w:t xml:space="preserve">overlap (0.09) with other scales, which is not surprising as this scale only includes one </w:t>
        </w:r>
        <w:r w:rsidR="00F575FE" w:rsidDel="00CD09F8">
          <w:rPr>
            <w:rFonts w:hint="eastAsia"/>
          </w:rPr>
          <w:t>item</w:t>
        </w:r>
        <w:r w:rsidR="00094BDC" w:rsidRPr="00094BDC" w:rsidDel="00CD09F8">
          <w:t>.</w:t>
        </w:r>
        <w:r w:rsidR="00DA1F25" w:rsidRPr="00DA1F25" w:rsidDel="00CD09F8">
          <w:t xml:space="preserve"> </w:t>
        </w:r>
      </w:moveFrom>
      <w:moveFromRangeEnd w:id="145"/>
      <w:ins w:id="147" w:author="Hu Chuan-Peng" w:date="2024-04-18T10:16:00Z">
        <w:r w:rsidR="00CD09F8">
          <w:t xml:space="preserve">We also found that </w:t>
        </w:r>
      </w:ins>
      <w:del w:id="148" w:author="Hu Chuan-Peng" w:date="2024-04-18T10:16:00Z">
        <w:r w:rsidR="00DA1F25" w:rsidRPr="00DA1F25" w:rsidDel="00CD09F8">
          <w:delText xml:space="preserve">Longer </w:delText>
        </w:r>
      </w:del>
      <w:ins w:id="149" w:author="Hu Chuan-Peng" w:date="2024-04-18T10:16:00Z">
        <w:r w:rsidR="00CD09F8">
          <w:t>l</w:t>
        </w:r>
        <w:r w:rsidR="00CD09F8" w:rsidRPr="00DA1F25">
          <w:t xml:space="preserve">onger </w:t>
        </w:r>
      </w:ins>
      <w:r w:rsidR="00DA1F25" w:rsidRPr="00DA1F25">
        <w:t xml:space="preserve">scales tend to have </w:t>
      </w:r>
      <w:del w:id="150" w:author="Hu Chuan-Peng" w:date="2024-04-18T10:16:00Z">
        <w:r w:rsidR="00DA1F25" w:rsidRPr="00DA1F25" w:rsidDel="00CD09F8">
          <w:delText xml:space="preserve">stronger </w:delText>
        </w:r>
      </w:del>
      <w:ins w:id="151" w:author="Hu Chuan-Peng" w:date="2024-04-18T10:16:00Z">
        <w:r w:rsidR="00CD09F8">
          <w:t>greater</w:t>
        </w:r>
        <w:r w:rsidR="00CD09F8" w:rsidRPr="00DA1F25">
          <w:t xml:space="preserve"> </w:t>
        </w:r>
      </w:ins>
      <w:r w:rsidR="00DA1F25" w:rsidRPr="00DA1F25">
        <w:t>overlap with other scales, thus presenting more representative content</w:t>
      </w:r>
      <w:bookmarkStart w:id="152" w:name="OLE_LINK11"/>
      <w:ins w:id="153" w:author="Hu Chuan-Peng" w:date="2024-04-18T10:16:00Z">
        <w:r w:rsidR="00CD09F8">
          <w:t xml:space="preserve"> </w:t>
        </w:r>
      </w:ins>
      <w:r w:rsidR="00DA1F25">
        <w:fldChar w:fldCharType="begin"/>
      </w:r>
      <w:r w:rsidR="00FE7734">
        <w:instrText xml:space="preserve"> ADDIN ZOTERO_ITEM CSL_CITATION {"citationID":"0loI15wn","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DA1F25">
        <w:fldChar w:fldCharType="separate"/>
      </w:r>
      <w:r w:rsidR="00FE7734" w:rsidRPr="00FE7734">
        <w:t>(</w:t>
      </w:r>
      <w:r w:rsidR="00FE7734" w:rsidRPr="001B6373">
        <w:rPr>
          <w:rStyle w:val="zoteroCitation"/>
        </w:rPr>
        <w:t>Fried 2017</w:t>
      </w:r>
      <w:r w:rsidR="00FE7734" w:rsidRPr="00FE7734">
        <w:t>)</w:t>
      </w:r>
      <w:r w:rsidR="00DA1F25">
        <w:fldChar w:fldCharType="end"/>
      </w:r>
      <w:bookmarkEnd w:id="152"/>
      <w:r w:rsidR="00DA1F25" w:rsidRPr="00DA1F25">
        <w:t>.</w:t>
      </w:r>
      <w:r w:rsidR="00270EE9" w:rsidRPr="00270EE9">
        <w:t xml:space="preserve"> </w:t>
      </w:r>
      <w:moveToRangeStart w:id="154" w:author="Hu Chuan-Peng" w:date="2024-04-18T10:16:00Z" w:name="move164327826"/>
      <w:moveTo w:id="155" w:author="Hu Chuan-Peng" w:date="2024-04-18T10:16:00Z">
        <w:del w:id="156" w:author="Hu Chuan-Peng" w:date="2024-04-18T10:16:00Z">
          <w:r w:rsidR="00CD09F8" w:rsidRPr="00094BDC" w:rsidDel="00CD09F8">
            <w:delText xml:space="preserve">In </w:delText>
          </w:r>
          <w:r w:rsidR="00CD09F8" w:rsidDel="00CD09F8">
            <w:rPr>
              <w:rFonts w:hint="eastAsia"/>
            </w:rPr>
            <w:delText>our</w:delText>
          </w:r>
          <w:r w:rsidR="00CD09F8" w:rsidRPr="00094BDC" w:rsidDel="00CD09F8">
            <w:delText xml:space="preserve"> study,</w:delText>
          </w:r>
        </w:del>
      </w:moveTo>
      <w:ins w:id="157" w:author="Hu Chuan-Peng" w:date="2024-04-18T10:16:00Z">
        <w:r w:rsidR="00CD09F8">
          <w:t>For example, the</w:t>
        </w:r>
      </w:ins>
      <w:ins w:id="158" w:author="Hu Chuan-Peng" w:date="2024-04-18T10:17:00Z">
        <w:r w:rsidR="00CD09F8">
          <w:t xml:space="preserve"> single item measurement (</w:t>
        </w:r>
      </w:ins>
      <w:moveTo w:id="159" w:author="Hu Chuan-Peng" w:date="2024-04-18T10:16:00Z">
        <w:del w:id="160" w:author="Hu Chuan-Peng" w:date="2024-04-18T10:17:00Z">
          <w:r w:rsidR="00CD09F8" w:rsidRPr="00094BDC" w:rsidDel="00CD09F8">
            <w:delText xml:space="preserve"> the</w:delText>
          </w:r>
        </w:del>
      </w:moveTo>
      <w:ins w:id="161" w:author="Hu Chuan-Peng" w:date="2024-04-18T10:17:00Z">
        <w:r w:rsidR="00CD09F8">
          <w:t>i.e.,</w:t>
        </w:r>
      </w:ins>
      <w:moveTo w:id="162" w:author="Hu Chuan-Peng" w:date="2024-04-18T10:16:00Z">
        <w:r w:rsidR="00CD09F8" w:rsidRPr="00094BDC">
          <w:t xml:space="preserve"> </w:t>
        </w:r>
        <w:r w:rsidR="00CD09F8">
          <w:rPr>
            <w:rFonts w:hint="eastAsia"/>
          </w:rPr>
          <w:t>J</w:t>
        </w:r>
        <w:r w:rsidR="00CD09F8" w:rsidRPr="00094BDC">
          <w:t>i_2005</w:t>
        </w:r>
      </w:moveTo>
      <w:ins w:id="163" w:author="Hu Chuan-Peng" w:date="2024-04-18T10:17:00Z">
        <w:r w:rsidR="00CD09F8">
          <w:t>)</w:t>
        </w:r>
      </w:ins>
      <w:moveTo w:id="164" w:author="Hu Chuan-Peng" w:date="2024-04-18T10:16:00Z">
        <w:del w:id="165" w:author="Hu Chuan-Peng" w:date="2024-04-18T10:17:00Z">
          <w:r w:rsidR="00CD09F8" w:rsidRPr="00094BDC" w:rsidDel="00CD09F8">
            <w:delText xml:space="preserve"> scale has</w:delText>
          </w:r>
        </w:del>
      </w:moveTo>
      <w:ins w:id="166" w:author="Hu Chuan-Peng" w:date="2024-04-18T10:17:00Z">
        <w:r w:rsidR="00CD09F8">
          <w:t xml:space="preserve"> had</w:t>
        </w:r>
      </w:ins>
      <w:moveTo w:id="167" w:author="Hu Chuan-Peng" w:date="2024-04-18T10:16:00Z">
        <w:r w:rsidR="00CD09F8" w:rsidRPr="00094BDC">
          <w:t xml:space="preserve"> the lowest </w:t>
        </w:r>
        <w:r w:rsidR="00CD09F8">
          <w:rPr>
            <w:rFonts w:hint="eastAsia"/>
          </w:rPr>
          <w:t xml:space="preserve">mean </w:t>
        </w:r>
        <w:r w:rsidR="00CD09F8" w:rsidRPr="00094BDC">
          <w:t>overlap (0.09) with other scales</w:t>
        </w:r>
        <w:del w:id="168" w:author="Hu Chuan-Peng" w:date="2024-04-18T10:17:00Z">
          <w:r w:rsidR="00CD09F8" w:rsidRPr="00094BDC" w:rsidDel="00CD09F8">
            <w:delText xml:space="preserve">, which is not surprising as this scale only includes one </w:delText>
          </w:r>
          <w:r w:rsidR="00CD09F8" w:rsidDel="00CD09F8">
            <w:rPr>
              <w:rFonts w:hint="eastAsia"/>
            </w:rPr>
            <w:delText>item</w:delText>
          </w:r>
        </w:del>
        <w:r w:rsidR="00CD09F8" w:rsidRPr="00094BDC">
          <w:t>.</w:t>
        </w:r>
        <w:r w:rsidR="00CD09F8" w:rsidRPr="00DA1F25">
          <w:t xml:space="preserve"> </w:t>
        </w:r>
      </w:moveTo>
      <w:moveToRangeEnd w:id="154"/>
      <w:r w:rsidR="00270EE9" w:rsidRPr="00270EE9">
        <w:t>Despite previous research suggesting that longer scales may negatively affect the quality of responses, their reliability, and response rate</w:t>
      </w:r>
      <w:ins w:id="169" w:author="Hu Chuan-Peng" w:date="2024-04-18T10:17:00Z">
        <w:r w:rsidR="00CD09F8">
          <w:t xml:space="preserve"> </w:t>
        </w:r>
      </w:ins>
      <w:r w:rsidR="00270EE9">
        <w:fldChar w:fldCharType="begin"/>
      </w:r>
      <w:r w:rsidR="00FE7734">
        <w:instrText xml:space="preserve"> ADDIN ZOTERO_ITEM CSL_CITATION {"citationID":"Qi602OX0","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270EE9">
        <w:fldChar w:fldCharType="separate"/>
      </w:r>
      <w:r w:rsidR="00FE7734" w:rsidRPr="00FE7734">
        <w:t>(</w:t>
      </w:r>
      <w:r w:rsidR="00FE7734" w:rsidRPr="001B6373">
        <w:rPr>
          <w:rStyle w:val="zoteroCitation"/>
        </w:rPr>
        <w:t>Sharma 2022</w:t>
      </w:r>
      <w:r w:rsidR="00FE7734" w:rsidRPr="00FE7734">
        <w:t>)</w:t>
      </w:r>
      <w:r w:rsidR="00270EE9">
        <w:fldChar w:fldCharType="end"/>
      </w:r>
      <w:r w:rsidR="00270EE9">
        <w:rPr>
          <w:rFonts w:hint="eastAsia"/>
        </w:rPr>
        <w:t>.</w:t>
      </w:r>
      <w:r w:rsidR="00270EE9" w:rsidRPr="00270EE9">
        <w:t xml:space="preserve"> </w:t>
      </w:r>
      <w:r w:rsidR="00270EE9">
        <w:rPr>
          <w:rFonts w:hint="eastAsia"/>
        </w:rPr>
        <w:t>H</w:t>
      </w:r>
      <w:r w:rsidR="00270EE9" w:rsidRPr="00270EE9">
        <w:t>owever, excessively brief scales could result in a loss of substantial information.</w:t>
      </w:r>
    </w:p>
    <w:p w14:paraId="6A7E2431" w14:textId="432CCE11" w:rsidR="00EF55FC" w:rsidRPr="00EF55FC" w:rsidRDefault="00270EE9" w:rsidP="00EF55FC">
      <w:pPr>
        <w:ind w:firstLine="480"/>
      </w:pPr>
      <w:r w:rsidRPr="00270EE9">
        <w:t xml:space="preserve">The scales exhibit significant variations based on the categorization of symptoms according to the DSM-5. None of the scales captured all individual diagnostic criteria of the </w:t>
      </w:r>
      <w:r>
        <w:rPr>
          <w:rFonts w:hint="eastAsia"/>
        </w:rPr>
        <w:t xml:space="preserve">depression </w:t>
      </w:r>
      <w:r w:rsidRPr="00270EE9">
        <w:t>disorders in the DSM-5.</w:t>
      </w:r>
      <w:r w:rsidR="00EF55FC" w:rsidRPr="00EF55FC">
        <w:t xml:space="preserve"> Interestingly, the PHQ-9 was crafted based on the symptoms of DSM-5</w:t>
      </w:r>
      <w:ins w:id="170" w:author="Hu Chuan-Peng" w:date="2024-04-18T10:18:00Z">
        <w:r w:rsidR="00CD09F8">
          <w:t xml:space="preserve"> </w:t>
        </w:r>
      </w:ins>
      <w:r w:rsidR="00F15E48">
        <w:fldChar w:fldCharType="begin"/>
      </w:r>
      <w:r w:rsidR="00FE7734">
        <w:instrText xml:space="preserve"> ADDIN ZOTERO_ITEM CSL_CITATION {"citationID":"OEPDkuAD","properties":{"formattedCitation":"(Kroenke, Spitzer, and Williams 2001)","plainCitation":"(Kroenke, Spitzer, and Williams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00F15E48">
        <w:fldChar w:fldCharType="separate"/>
      </w:r>
      <w:r w:rsidR="00FE7734" w:rsidRPr="00FE7734">
        <w:t>(</w:t>
      </w:r>
      <w:r w:rsidR="00FE7734" w:rsidRPr="001B6373">
        <w:rPr>
          <w:rStyle w:val="zoteroCitation"/>
        </w:rPr>
        <w:t>Kroenke, Spitzer, and Williams 2001</w:t>
      </w:r>
      <w:r w:rsidR="00FE7734" w:rsidRPr="00FE7734">
        <w:t>)</w:t>
      </w:r>
      <w:r w:rsidR="00F15E48">
        <w:fldChar w:fldCharType="end"/>
      </w:r>
      <w:r w:rsidR="00EF55FC" w:rsidRPr="00EF55FC">
        <w:t xml:space="preserve">. </w:t>
      </w:r>
      <w:commentRangeStart w:id="171"/>
      <w:r w:rsidR="00EF55FC" w:rsidRPr="00EF55FC">
        <w:t xml:space="preserve">Yet, in our findings, it only captured 64.29% of all the DSM-5 symptoms. </w:t>
      </w:r>
      <w:commentRangeEnd w:id="171"/>
      <w:r w:rsidR="00CD09F8">
        <w:rPr>
          <w:rStyle w:val="CommentReference"/>
        </w:rPr>
        <w:commentReference w:id="171"/>
      </w:r>
      <w:r w:rsidR="00EF55FC" w:rsidRPr="00EF55FC">
        <w:t xml:space="preserve">This is due to the Chinese version of the PHQ-9 scale containing significantly less information compared to the symptoms of DSM-5. For instance, the seventh symptom in DSM-5 is "feelings of worthlessness </w:t>
      </w:r>
      <w:r w:rsidR="00EF55FC" w:rsidRPr="00EF55FC">
        <w:lastRenderedPageBreak/>
        <w:t xml:space="preserve">or inappropriate guilt," yet the corresponding </w:t>
      </w:r>
      <w:r w:rsidR="00EF55FC">
        <w:rPr>
          <w:rFonts w:hint="eastAsia"/>
        </w:rPr>
        <w:t>scale</w:t>
      </w:r>
      <w:r w:rsidR="00EF55FC" w:rsidRPr="00EF55FC">
        <w:t xml:space="preserve"> item in the Chinese version of PHQ-9 is "feeling terrible about oneself, or feeling like a failure, or a disappointment to oneself or one's family," which does not carry the concept of guilt in the Chinese context.</w:t>
      </w:r>
    </w:p>
    <w:p w14:paraId="3AAE5B03" w14:textId="72AF284F" w:rsidR="00473BDB" w:rsidRDefault="00473BDB" w:rsidP="00473BDB">
      <w:pPr>
        <w:ind w:firstLineChars="0"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1A446C34" w14:textId="59C120CB" w:rsidR="00CC5126" w:rsidRDefault="00BB5EE5" w:rsidP="00222966">
      <w:pPr>
        <w:ind w:firstLine="480"/>
      </w:pPr>
      <w:r w:rsidRPr="00BB5EE5">
        <w:t>The heterogeneity of depression scales may arise due to varied clinical perspectives on depression and the fact that scales are developed for different purposes</w:t>
      </w:r>
      <w:ins w:id="172" w:author="Hu Chuan-Peng" w:date="2024-04-18T10:18:00Z">
        <w:r w:rsidR="00440C81">
          <w:t xml:space="preserve"> </w:t>
        </w:r>
      </w:ins>
      <w:r w:rsidR="00B509C3">
        <w:fldChar w:fldCharType="begin"/>
      </w:r>
      <w:r w:rsidR="00FE7734">
        <w:instrText xml:space="preserve"> ADDIN ZOTERO_ITEM CSL_CITATION {"citationID":"2KEgFfIG","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B509C3">
        <w:fldChar w:fldCharType="separate"/>
      </w:r>
      <w:r w:rsidR="00FE7734" w:rsidRPr="00FE7734">
        <w:t>(</w:t>
      </w:r>
      <w:r w:rsidR="00FE7734" w:rsidRPr="001B6373">
        <w:rPr>
          <w:rStyle w:val="zoteroCitation"/>
        </w:rPr>
        <w:t>Fried 2017</w:t>
      </w:r>
      <w:r w:rsidR="00FE7734" w:rsidRPr="00FE7734">
        <w:t>)</w:t>
      </w:r>
      <w:r w:rsidR="00B509C3">
        <w:fldChar w:fldCharType="end"/>
      </w:r>
      <w:r w:rsidRPr="00BB5EE5">
        <w:t xml:space="preserve">. In addition to this, it may also be influenced by certain cultural factors. </w:t>
      </w:r>
      <w:bookmarkStart w:id="173" w:name="OLE_LINK13"/>
      <w:r w:rsidRPr="00BB5EE5">
        <w:t>In China, school education has a significant negative impact on the mental health of teenagers.</w:t>
      </w:r>
      <w:bookmarkEnd w:id="173"/>
      <w:r w:rsidR="00A2450E" w:rsidRPr="00A2450E">
        <w:t xml:space="preserve"> In our findings, the depression </w:t>
      </w:r>
      <w:r w:rsidR="00A2450E">
        <w:rPr>
          <w:rFonts w:hint="eastAsia"/>
        </w:rPr>
        <w:t>scales</w:t>
      </w:r>
      <w:r w:rsidR="00A2450E" w:rsidRPr="00A2450E">
        <w:t xml:space="preserve"> </w:t>
      </w:r>
      <w:r w:rsidR="00A2450E" w:rsidRPr="00727486">
        <w:rPr>
          <w:color w:val="000000" w:themeColor="text1"/>
        </w:rPr>
        <w:t>MSSMHS</w:t>
      </w:r>
      <w:r w:rsidR="00A2450E" w:rsidRPr="00A2450E">
        <w:t xml:space="preserve">, </w:t>
      </w:r>
      <w:r w:rsidR="00A2450E">
        <w:rPr>
          <w:rFonts w:hint="eastAsia"/>
        </w:rPr>
        <w:t>CSSDS</w:t>
      </w:r>
      <w:r w:rsidR="00A2450E" w:rsidRPr="00A2450E">
        <w:t xml:space="preserve">, </w:t>
      </w:r>
      <w:r w:rsidR="00A2450E">
        <w:rPr>
          <w:rFonts w:hint="eastAsia"/>
        </w:rPr>
        <w:t xml:space="preserve">ADI </w:t>
      </w:r>
      <w:r w:rsidR="00A2450E" w:rsidRPr="00A2450E">
        <w:t xml:space="preserve">and </w:t>
      </w:r>
      <w:r w:rsidR="00A2450E" w:rsidRPr="001E7F25">
        <w:t>CCSMHS</w:t>
      </w:r>
      <w:r w:rsidR="00A2450E" w:rsidRPr="00A2450E">
        <w:t xml:space="preserve"> designed by Chinese researchers all </w:t>
      </w:r>
      <w:bookmarkStart w:id="174" w:name="OLE_LINK17"/>
      <w:r w:rsidR="00A2450E" w:rsidRPr="00A2450E">
        <w:t xml:space="preserve">encompass </w:t>
      </w:r>
      <w:bookmarkEnd w:id="174"/>
      <w:r w:rsidR="00A2450E" w:rsidRPr="00A2450E">
        <w:t xml:space="preserve">symptoms related to learning and school. </w:t>
      </w:r>
      <w:bookmarkStart w:id="175" w:name="OLE_LINK24"/>
      <w:r w:rsidR="00CC5126" w:rsidRPr="00CC5126">
        <w:t xml:space="preserve">The ADI and CCSMHS also include some </w:t>
      </w:r>
      <w:r w:rsidR="00CC5126" w:rsidRPr="00727486">
        <w:rPr>
          <w:color w:val="000000" w:themeColor="text1"/>
          <w:shd w:val="clear" w:color="auto" w:fill="FFFFFF"/>
        </w:rPr>
        <w:t>idiosyncratic</w:t>
      </w:r>
      <w:r w:rsidR="00CC5126" w:rsidRPr="00CC5126">
        <w:t xml:space="preserve"> symptoms, which may reflect the unique insights of Chinese researchers into depression.</w:t>
      </w:r>
    </w:p>
    <w:p w14:paraId="19B20784" w14:textId="5D923A59" w:rsidR="00473BDB" w:rsidRPr="00FD6780" w:rsidRDefault="00A2450E" w:rsidP="00222966">
      <w:pPr>
        <w:ind w:firstLine="480"/>
      </w:pPr>
      <w:r w:rsidRPr="00A2450E">
        <w:t>This heterogeneity in content can pose problems in certain situations, as these scales are often perceived as interchangeable</w:t>
      </w:r>
      <w:ins w:id="176" w:author="Hu Chuan-Peng" w:date="2024-04-18T10:19:00Z">
        <w:r w:rsidR="00440C81">
          <w:t xml:space="preserve"> (e.g., in meta-analyses)</w:t>
        </w:r>
      </w:ins>
      <w:r w:rsidRPr="00A2450E">
        <w:rPr>
          <w:rFonts w:hint="eastAsia"/>
        </w:rPr>
        <w:t>.</w:t>
      </w:r>
      <w:r w:rsidRPr="00A2450E">
        <w:t xml:space="preserve"> </w:t>
      </w:r>
      <w:bookmarkEnd w:id="175"/>
      <w:r w:rsidR="00222966" w:rsidRPr="00222966">
        <w:t>However, the reality is that different scales assess various aspects of depression, hence choosing a specific scale for a study could carry a significant risk of producing biased results.</w:t>
      </w:r>
      <w:r w:rsidR="00222966">
        <w:rPr>
          <w:rFonts w:hint="eastAsia"/>
        </w:rPr>
        <w:t xml:space="preserve"> </w:t>
      </w:r>
      <w:r w:rsidRPr="00A2450E">
        <w:t>Therefore, it may not be prudent to combine research findings from different scales (for instance in meta-analyses), particularly those that have little overlap.</w:t>
      </w:r>
      <w:r w:rsidR="00F15E48" w:rsidRPr="00F15E48">
        <w:t xml:space="preserve"> In light of the fact that the results of large-scale surveys can even influence the formulation of policies</w:t>
      </w:r>
      <w:ins w:id="177" w:author="Hu Chuan-Peng" w:date="2024-04-18T10:19:00Z">
        <w:r w:rsidR="00440C81">
          <w:t xml:space="preserve"> </w:t>
        </w:r>
      </w:ins>
      <w:r w:rsidR="00F15E48">
        <w:fldChar w:fldCharType="begin"/>
      </w:r>
      <w:r w:rsidR="00FE7734">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15E48">
        <w:fldChar w:fldCharType="separate"/>
      </w:r>
      <w:r w:rsidR="00FE7734" w:rsidRPr="00FE7734">
        <w:t>(</w:t>
      </w:r>
      <w:r w:rsidR="00FE7734" w:rsidRPr="001B6373">
        <w:rPr>
          <w:rStyle w:val="zoteroCitation"/>
        </w:rPr>
        <w:t>Ma et al. 2023</w:t>
      </w:r>
      <w:r w:rsidR="00FE7734" w:rsidRPr="00FE7734">
        <w:t>)</w:t>
      </w:r>
      <w:r w:rsidR="00F15E48">
        <w:fldChar w:fldCharType="end"/>
      </w:r>
      <w:r w:rsidR="00F15E48" w:rsidRPr="00F15E48">
        <w:t xml:space="preserve">, this </w:t>
      </w:r>
      <w:r w:rsidR="001E7F25" w:rsidRPr="00A2450E">
        <w:t>problems</w:t>
      </w:r>
      <w:r w:rsidR="001E7F25" w:rsidRPr="00F15E48">
        <w:t xml:space="preserve"> </w:t>
      </w:r>
      <w:r w:rsidR="00F15E48" w:rsidRPr="00F15E48">
        <w:t>becomes particularly crucial.</w:t>
      </w:r>
    </w:p>
    <w:p w14:paraId="5DD705AE" w14:textId="77777777" w:rsidR="00473BDB" w:rsidRDefault="00473BDB" w:rsidP="00473BDB">
      <w:pPr>
        <w:ind w:firstLineChars="0" w:firstLine="0"/>
      </w:pPr>
      <w:bookmarkStart w:id="178" w:name="OLE_LINK26"/>
      <w:r w:rsidRPr="00FD6780">
        <w:t>[</w:t>
      </w:r>
      <w:r w:rsidRPr="00FD6780">
        <w:rPr>
          <w:rFonts w:hint="eastAsia"/>
        </w:rPr>
        <w:t>第四段</w:t>
      </w:r>
      <w:r>
        <w:rPr>
          <w:rFonts w:hint="eastAsia"/>
        </w:rPr>
        <w:t>：如何解读结果，</w:t>
      </w:r>
      <w:bookmarkStart w:id="179" w:name="OLE_LINK30"/>
      <w:r>
        <w:rPr>
          <w:rFonts w:hint="eastAsia"/>
        </w:rPr>
        <w:t>call</w:t>
      </w:r>
      <w:r>
        <w:t xml:space="preserve"> </w:t>
      </w:r>
      <w:r>
        <w:rPr>
          <w:rFonts w:hint="eastAsia"/>
        </w:rPr>
        <w:t>for</w:t>
      </w:r>
      <w:r>
        <w:t xml:space="preserve"> </w:t>
      </w:r>
      <w:r>
        <w:rPr>
          <w:rFonts w:hint="eastAsia"/>
        </w:rPr>
        <w:t>better</w:t>
      </w:r>
      <w:r>
        <w:t xml:space="preserve"> standards</w:t>
      </w:r>
      <w:bookmarkEnd w:id="179"/>
      <w:r w:rsidRPr="00FD6780">
        <w:rPr>
          <w:rFonts w:hint="eastAsia"/>
        </w:rPr>
        <w:t>]</w:t>
      </w:r>
    </w:p>
    <w:p w14:paraId="00A01C71" w14:textId="74DEF523" w:rsidR="00F15E48" w:rsidRDefault="00173321" w:rsidP="00173321">
      <w:pPr>
        <w:ind w:firstLine="480"/>
      </w:pPr>
      <w:r w:rsidRPr="00173321">
        <w:t>We cannot simply assume that a low overlap equates to a poor-quality scale, or conversely, that a high overlap equates to a good quality scale. Low overlap merely implies that the results obtained from this type of scale are less likely to be extrapolated to other scales.</w:t>
      </w:r>
      <w:r>
        <w:rPr>
          <w:rFonts w:hint="eastAsia"/>
        </w:rPr>
        <w:t xml:space="preserve"> </w:t>
      </w:r>
      <w:r w:rsidR="001E7F25" w:rsidRPr="00F15E48">
        <w:t>Considering that scales may measure different intrinsic aspects of depression, it implies that users need to identify the structure they wish to examine before selecting a scale, and should not interchangeably use these measures or interpret them</w:t>
      </w:r>
      <w:ins w:id="180" w:author="Hu Chuan-Peng" w:date="2024-04-18T10:19:00Z">
        <w:r w:rsidR="00440C81">
          <w:t xml:space="preserve"> </w:t>
        </w:r>
      </w:ins>
      <w:r w:rsidR="001E7F25">
        <w:fldChar w:fldCharType="begin"/>
      </w:r>
      <w:r w:rsidR="00FE7734">
        <w:instrText xml:space="preserve"> ADDIN ZOTERO_ITEM CSL_CITATION {"citationID":"PO5wbYzo","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en</w:instrText>
      </w:r>
      <w:r w:rsidR="00FE7734">
        <w:rPr>
          <w:rFonts w:hint="eastAsia"/>
        </w:rPr>
        <w:instrText>","note":"</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3</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2.9\n5</w:instrText>
      </w:r>
      <w:r w:rsidR="00FE7734">
        <w:rPr>
          <w:rFonts w:hint="eastAsia"/>
        </w:rPr>
        <w:instrText>年影响因子</w:instrText>
      </w:r>
      <w:r w:rsidR="00FE7734">
        <w:rPr>
          <w:rFonts w:hint="eastAsia"/>
        </w:rPr>
        <w:instrText>: 2.9\n</w:instrText>
      </w:r>
      <w:r w:rsidR="00FE7734">
        <w:rPr>
          <w:rFonts w:hint="eastAsia"/>
        </w:rPr>
        <w:instrText>南农高质量</w:instrText>
      </w:r>
      <w:r w:rsidR="00FE7734">
        <w:rPr>
          <w:rFonts w:hint="eastAsia"/>
        </w:rPr>
        <w:instrText>: B","source":"DOI.org (Crossref)","title":"A Content Analysis of Self-report Child Anxiety Measures","URL":"https://link.springer.com/10.1007/s10578-022-01455-z","author":[{"family":"Kook","given":"M</w:instrText>
      </w:r>
      <w:r w:rsidR="00FE7734">
        <w:instrText xml:space="preserve">injee"},{"family":"Clinger","given":"Jane W."},{"family":"Lee","given":"Eric"},{"family":"Schneider","given":"Sophie C."},{"family":"Storch","given":"Eric A."},{"family":"Guzick","given":"Andrew G."}],"accessed":{"date-parts":[["2024",1,17]]},"issued":{"date-parts":[["2022",10,20]]}}}],"schema":"https://github.com/citation-style-language/schema/raw/master/csl-citation.json"} </w:instrText>
      </w:r>
      <w:r w:rsidR="001E7F25">
        <w:fldChar w:fldCharType="separate"/>
      </w:r>
      <w:r w:rsidR="00FE7734" w:rsidRPr="00FE7734">
        <w:t>(</w:t>
      </w:r>
      <w:r w:rsidR="00FE7734" w:rsidRPr="001B6373">
        <w:rPr>
          <w:rStyle w:val="zoteroCitation"/>
        </w:rPr>
        <w:t>Kook et al. 2022</w:t>
      </w:r>
      <w:r w:rsidR="00FE7734" w:rsidRPr="00FE7734">
        <w:t>)</w:t>
      </w:r>
      <w:r w:rsidR="001E7F25">
        <w:fldChar w:fldCharType="end"/>
      </w:r>
      <w:r w:rsidR="001E7F25" w:rsidRPr="00F15E48">
        <w:t>.</w:t>
      </w:r>
      <w:r w:rsidRPr="00173321">
        <w:t xml:space="preserve"> When determining which scale to choose, consideration needs to be given to the evaluation objectives, psychometric properties, treatment settings and cultural considerations, administration and format, as well as performance </w:t>
      </w:r>
      <w:r w:rsidRPr="00173321">
        <w:lastRenderedPageBreak/>
        <w:t>characteristics such as specificity and sensitivity</w:t>
      </w:r>
      <w:ins w:id="181" w:author="Hu Chuan-Peng" w:date="2024-04-18T10:19:00Z">
        <w:r w:rsidR="00440C81">
          <w:t xml:space="preserve"> </w:t>
        </w:r>
      </w:ins>
      <w:r>
        <w:fldChar w:fldCharType="begin"/>
      </w:r>
      <w:r w:rsidR="00FE7734">
        <w:instrText xml:space="preserve"> ADDIN ZOTERO_ITEM CSL_CITATION {"citationID":"mBKZnhKP","properties":{"formattedCitation":"(Wall and Lee 2022)","plainCitation":"(Wall and Lee 2022)","noteIndex":0},"citationItems":[{"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schema":"https://github.com/citation-style-language/schema/raw/master/csl-citation.json"} </w:instrText>
      </w:r>
      <w:r>
        <w:fldChar w:fldCharType="separate"/>
      </w:r>
      <w:r w:rsidR="00FE7734" w:rsidRPr="00FE7734">
        <w:t>(</w:t>
      </w:r>
      <w:r w:rsidR="00FE7734" w:rsidRPr="001B6373">
        <w:rPr>
          <w:rStyle w:val="zoteroCitation"/>
        </w:rPr>
        <w:t>Wall and Lee 2022</w:t>
      </w:r>
      <w:r w:rsidR="00FE7734" w:rsidRPr="00FE7734">
        <w:t>)</w:t>
      </w:r>
      <w:r>
        <w:fldChar w:fldCharType="end"/>
      </w:r>
      <w:r w:rsidRPr="00173321">
        <w:t>.</w:t>
      </w:r>
      <w:r w:rsidR="002A4204" w:rsidRPr="002A4204">
        <w:t xml:space="preserve"> For Chinese researchers, even after deciding to use a specific scale, careful attention should be paid to the selection of translated versions. We recommend researching whether there is a more recent version that improves upon earlier editions.</w:t>
      </w:r>
      <w:r w:rsidR="00266404" w:rsidRPr="00266404">
        <w:t xml:space="preserve"> At present, there isn't any specific research evaluating which scales are suitable for depression. Given this situation, using multiple scales may enhance the robustness of the study</w:t>
      </w:r>
      <w:bookmarkStart w:id="182" w:name="OLE_LINK34"/>
      <w:ins w:id="183" w:author="Hu Chuan-Peng" w:date="2024-04-18T10:20:00Z">
        <w:r w:rsidR="00440C81">
          <w:t xml:space="preserve"> </w:t>
        </w:r>
      </w:ins>
      <w:r w:rsidR="00266404">
        <w:fldChar w:fldCharType="begin"/>
      </w:r>
      <w:r w:rsidR="00FE7734">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266404">
        <w:fldChar w:fldCharType="separate"/>
      </w:r>
      <w:r w:rsidR="00FE7734" w:rsidRPr="00FE7734">
        <w:t>(</w:t>
      </w:r>
      <w:r w:rsidR="00FE7734" w:rsidRPr="001B6373">
        <w:rPr>
          <w:rStyle w:val="zoteroCitation"/>
        </w:rPr>
        <w:t>Fried 2017</w:t>
      </w:r>
      <w:r w:rsidR="00FE7734" w:rsidRPr="00FE7734">
        <w:t>)</w:t>
      </w:r>
      <w:r w:rsidR="00266404">
        <w:fldChar w:fldCharType="end"/>
      </w:r>
      <w:bookmarkEnd w:id="182"/>
      <w:r w:rsidR="00266404" w:rsidRPr="00266404">
        <w:t>.</w:t>
      </w:r>
    </w:p>
    <w:bookmarkEnd w:id="178"/>
    <w:p w14:paraId="66B9AC55" w14:textId="77777777" w:rsidR="00473BDB" w:rsidRDefault="00473BDB" w:rsidP="00473BDB">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6A9A3D61" w14:textId="55BB8465" w:rsidR="008A0C99" w:rsidRDefault="00CC5126" w:rsidP="00473BDB">
      <w:pPr>
        <w:ind w:firstLineChars="0" w:firstLine="0"/>
      </w:pPr>
      <w:r w:rsidRPr="00CC5126">
        <w:t>Limitations and Future Directions</w:t>
      </w:r>
    </w:p>
    <w:p w14:paraId="57B5EAD6" w14:textId="7BB6613B" w:rsidR="00CC5126" w:rsidRDefault="000803D7" w:rsidP="000803D7">
      <w:pPr>
        <w:ind w:firstLine="480"/>
      </w:pPr>
      <w:r w:rsidRPr="000803D7">
        <w:t>Our study has some limitations. Despite being independently examined by different groups and ultimately validated by a psychiatrist to ensure the reliability of the results</w:t>
      </w:r>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ins w:id="184" w:author="Hu Chuan-Peng" w:date="2024-04-18T10:20:00Z">
        <w:r w:rsidR="00440C81">
          <w:t xml:space="preserve"> </w:t>
        </w:r>
      </w:ins>
      <w:r w:rsidR="000C6D64">
        <w:fldChar w:fldCharType="begin"/>
      </w:r>
      <w:r w:rsidR="000C6D64">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0C6D64">
        <w:rPr>
          <w:rFonts w:hint="eastAsia"/>
        </w:rPr>
        <w:instrText>n","note":"JCR</w:instrText>
      </w:r>
      <w:r w:rsidR="000C6D64">
        <w:rPr>
          <w:rFonts w:hint="eastAsia"/>
        </w:rPr>
        <w:instrText>分区</w:instrText>
      </w:r>
      <w:r w:rsidR="000C6D64">
        <w:rPr>
          <w:rFonts w:hint="eastAsia"/>
        </w:rPr>
        <w:instrText>: Q1\n</w:instrText>
      </w:r>
      <w:r w:rsidR="000C6D64">
        <w:rPr>
          <w:rFonts w:hint="eastAsia"/>
        </w:rPr>
        <w:instrText>中科院分区升级版</w:instrText>
      </w:r>
      <w:r w:rsidR="000C6D64">
        <w:rPr>
          <w:rFonts w:hint="eastAsia"/>
        </w:rPr>
        <w:instrText xml:space="preserve">: </w:instrText>
      </w:r>
      <w:r w:rsidR="000C6D64">
        <w:rPr>
          <w:rFonts w:hint="eastAsia"/>
        </w:rPr>
        <w:instrText>医学</w:instrText>
      </w:r>
      <w:r w:rsidR="000C6D64">
        <w:rPr>
          <w:rFonts w:hint="eastAsia"/>
        </w:rPr>
        <w:instrText>2</w:instrText>
      </w:r>
      <w:r w:rsidR="000C6D64">
        <w:rPr>
          <w:rFonts w:hint="eastAsia"/>
        </w:rPr>
        <w:instrText>区</w:instrText>
      </w:r>
      <w:r w:rsidR="000C6D64">
        <w:rPr>
          <w:rFonts w:hint="eastAsia"/>
        </w:rPr>
        <w:instrText>\n</w:instrText>
      </w:r>
      <w:r w:rsidR="000C6D64">
        <w:rPr>
          <w:rFonts w:hint="eastAsia"/>
        </w:rPr>
        <w:instrText>影响因子</w:instrText>
      </w:r>
      <w:r w:rsidR="000C6D64">
        <w:rPr>
          <w:rFonts w:hint="eastAsia"/>
        </w:rPr>
        <w:instrText>: 6.6\n5</w:instrText>
      </w:r>
      <w:r w:rsidR="000C6D64">
        <w:rPr>
          <w:rFonts w:hint="eastAsia"/>
        </w:rPr>
        <w:instrText>年影响因子</w:instrText>
      </w:r>
      <w:r w:rsidR="000C6D64">
        <w:rPr>
          <w:rFonts w:hint="eastAsia"/>
        </w:rPr>
        <w:instrText>: 6.3\n</w:instrText>
      </w:r>
      <w:r w:rsidR="000C6D64">
        <w:rPr>
          <w:rFonts w:hint="eastAsia"/>
        </w:rPr>
        <w:instrText>南农高质量</w:instrText>
      </w:r>
      <w:r w:rsidR="000C6D64">
        <w:rPr>
          <w:rFonts w:hint="eastAsia"/>
        </w:rPr>
        <w:instrText>: A","page":"191-197","source":"DOI.org (Crossref)","title":"The 52 symptoms of major depression: Lack of content overlap among seven common depression scales","title-short":"The 52 sympto</w:instrText>
      </w:r>
      <w:r w:rsidR="000C6D64">
        <w:instrText xml:space="preserve">ms of major depression","volume":"208","author":[{"family":"Fried","given":"Eiko I."}],"issued":{"date-parts":[["2017",1]]}}}],"schema":"https://github.com/citation-style-language/schema/raw/master/csl-citation.json"} </w:instrText>
      </w:r>
      <w:r w:rsidR="000C6D64">
        <w:fldChar w:fldCharType="separate"/>
      </w:r>
      <w:r w:rsidR="000C6D64" w:rsidRPr="00FE7734">
        <w:t>(</w:t>
      </w:r>
      <w:r w:rsidR="000C6D64" w:rsidRPr="001B6373">
        <w:rPr>
          <w:rStyle w:val="zoteroCitation"/>
        </w:rPr>
        <w:t>Fried 2017</w:t>
      </w:r>
      <w:r w:rsidR="000C6D64" w:rsidRPr="00FE7734">
        <w:t>)</w:t>
      </w:r>
      <w:r w:rsidR="000C6D64">
        <w:fldChar w:fldCharType="end"/>
      </w:r>
      <w:r w:rsidRPr="000803D7">
        <w:t xml:space="preserve">. Similarly, the fact that some scales have fewer items may also increase heterogeneity. </w:t>
      </w:r>
      <w:r w:rsidR="000C6D64" w:rsidRPr="000C6D64">
        <w:t xml:space="preserve">If the analysis is only limited to those </w:t>
      </w:r>
      <w:r w:rsidR="000C6D64">
        <w:rPr>
          <w:rFonts w:hint="eastAsia"/>
        </w:rPr>
        <w:t>scales</w:t>
      </w:r>
      <w:r w:rsidR="000C6D64" w:rsidRPr="000C6D64">
        <w:t xml:space="preserve"> that are used more frequently,</w:t>
      </w:r>
      <w:r w:rsidR="000C6D64">
        <w:rPr>
          <w:rFonts w:hint="eastAsia"/>
        </w:rPr>
        <w:t xml:space="preserve"> </w:t>
      </w:r>
      <w:r w:rsidRPr="000803D7">
        <w:t>the final average overlap might be slightly higher.</w:t>
      </w:r>
    </w:p>
    <w:p w14:paraId="68BC36B5" w14:textId="4517D3FF" w:rsidR="000C6D64" w:rsidRPr="000C6D64" w:rsidRDefault="000C6D64" w:rsidP="00F03D9E">
      <w:pPr>
        <w:ind w:firstLine="480"/>
      </w:pPr>
      <w:r w:rsidRPr="000C6D64">
        <w:t xml:space="preserve">Based on our findings, we urge researchers and clinicians to be thoughtful in using and promoting the results generated from different depression scales, </w:t>
      </w:r>
      <w:bookmarkStart w:id="185" w:name="OLE_LINK44"/>
      <w:r w:rsidRPr="000C6D64">
        <w:t>because what they measure might not be consistent.</w:t>
      </w:r>
      <w:bookmarkEnd w:id="185"/>
      <w:r w:rsidR="00C03838" w:rsidRPr="00C03838">
        <w:t xml:space="preserve"> </w:t>
      </w:r>
      <w:r w:rsidR="00F03D9E" w:rsidRPr="00F03D9E">
        <w:t>This study can serve as a reference for researchers who are interested in a particular symptom of depression.</w:t>
      </w:r>
      <w:r w:rsidR="00F03D9E">
        <w:rPr>
          <w:rFonts w:hint="eastAsia"/>
        </w:rPr>
        <w:t xml:space="preserve"> </w:t>
      </w:r>
      <w:r w:rsidR="00C03838" w:rsidRPr="00C03838">
        <w:t>In future research, if we could evaluate the quality of these scales, it would provide great convenience for the practical application of Chinese researchers.</w:t>
      </w:r>
      <w:r w:rsidR="00F03D9E" w:rsidRPr="00F03D9E">
        <w:t xml:space="preserve"> Lastly, it is imperative for Chinese researchers to focus on the development of depression </w:t>
      </w:r>
      <w:r w:rsidR="00F03D9E">
        <w:rPr>
          <w:rFonts w:hint="eastAsia"/>
        </w:rPr>
        <w:t>scales</w:t>
      </w:r>
      <w:r w:rsidR="00F03D9E" w:rsidRPr="00F03D9E">
        <w:t xml:space="preserve"> that are localized. A majority of the </w:t>
      </w:r>
      <w:r w:rsidR="00F03D9E">
        <w:rPr>
          <w:rFonts w:hint="eastAsia"/>
        </w:rPr>
        <w:t>scales</w:t>
      </w:r>
      <w:r w:rsidR="00F03D9E" w:rsidRPr="00F03D9E">
        <w:t xml:space="preserve"> referred to in this study are translations from foreign sources with only a minimal contribution from Chinese researchers. It is only when Chinese researchers create these resources that there will be an increased likelihood of incorporating and measuring those issues that reflect specific Chinese characteristics.</w:t>
      </w:r>
    </w:p>
    <w:p w14:paraId="1CB78BD5" w14:textId="77777777" w:rsidR="008A0C99" w:rsidRDefault="008A0C99" w:rsidP="00473BDB">
      <w:pPr>
        <w:ind w:firstLineChars="0" w:firstLine="0"/>
      </w:pPr>
    </w:p>
    <w:p w14:paraId="1EEB13DA" w14:textId="77777777" w:rsidR="00473BDB" w:rsidRDefault="00473BDB" w:rsidP="00473BDB">
      <w:pPr>
        <w:ind w:firstLine="480"/>
      </w:pPr>
    </w:p>
    <w:p w14:paraId="538F75C0" w14:textId="77777777" w:rsidR="004D751B" w:rsidRPr="00473BDB" w:rsidRDefault="004D751B">
      <w:pPr>
        <w:ind w:firstLine="480"/>
        <w:rPr>
          <w:color w:val="000000" w:themeColor="text1"/>
        </w:rPr>
      </w:pPr>
    </w:p>
    <w:p w14:paraId="6BDF2BA7" w14:textId="77777777" w:rsidR="004D751B" w:rsidRPr="00727486" w:rsidRDefault="004D751B">
      <w:pPr>
        <w:ind w:firstLine="480"/>
        <w:rPr>
          <w:color w:val="000000" w:themeColor="text1"/>
        </w:rPr>
      </w:pPr>
    </w:p>
    <w:p w14:paraId="25E5D8D4" w14:textId="77777777" w:rsidR="004D751B" w:rsidRPr="00727486" w:rsidRDefault="004D751B">
      <w:pPr>
        <w:ind w:firstLine="480"/>
        <w:rPr>
          <w:color w:val="000000" w:themeColor="text1"/>
        </w:rPr>
      </w:pPr>
    </w:p>
    <w:p w14:paraId="4F0D4244" w14:textId="77777777" w:rsidR="004D751B" w:rsidRPr="00727486" w:rsidRDefault="004D751B" w:rsidP="00D23983">
      <w:pPr>
        <w:ind w:firstLineChars="0" w:firstLine="0"/>
        <w:rPr>
          <w:color w:val="000000" w:themeColor="text1"/>
        </w:rPr>
      </w:pPr>
    </w:p>
    <w:p w14:paraId="75A68B1B" w14:textId="19C49E86" w:rsidR="004D751B" w:rsidRPr="00727486" w:rsidRDefault="004D751B" w:rsidP="008D3D75">
      <w:pPr>
        <w:ind w:firstLine="489"/>
        <w:jc w:val="center"/>
        <w:rPr>
          <w:b/>
          <w:bCs/>
          <w:color w:val="000000" w:themeColor="text1"/>
        </w:rPr>
      </w:pPr>
      <w:commentRangeStart w:id="186"/>
      <w:r w:rsidRPr="00727486">
        <w:rPr>
          <w:rFonts w:hint="eastAsia"/>
          <w:b/>
          <w:bCs/>
          <w:color w:val="000000" w:themeColor="text1"/>
        </w:rPr>
        <w:t>参</w:t>
      </w:r>
      <w:r w:rsidR="00C25402" w:rsidRPr="00727486">
        <w:rPr>
          <w:rFonts w:hint="eastAsia"/>
          <w:b/>
          <w:bCs/>
          <w:color w:val="000000" w:themeColor="text1"/>
        </w:rPr>
        <w:t xml:space="preserve"> </w:t>
      </w:r>
      <w:r w:rsidRPr="00727486">
        <w:rPr>
          <w:rFonts w:hint="eastAsia"/>
          <w:b/>
          <w:bCs/>
          <w:color w:val="000000" w:themeColor="text1"/>
        </w:rPr>
        <w:t>考</w:t>
      </w:r>
      <w:r w:rsidR="00C25402" w:rsidRPr="00727486">
        <w:rPr>
          <w:rFonts w:hint="eastAsia"/>
          <w:b/>
          <w:bCs/>
          <w:color w:val="000000" w:themeColor="text1"/>
        </w:rPr>
        <w:t xml:space="preserve"> </w:t>
      </w:r>
      <w:r w:rsidRPr="00727486">
        <w:rPr>
          <w:rFonts w:hint="eastAsia"/>
          <w:b/>
          <w:bCs/>
          <w:color w:val="000000" w:themeColor="text1"/>
        </w:rPr>
        <w:t>文</w:t>
      </w:r>
      <w:r w:rsidR="00C25402" w:rsidRPr="00727486">
        <w:rPr>
          <w:rFonts w:hint="eastAsia"/>
          <w:b/>
          <w:bCs/>
          <w:color w:val="000000" w:themeColor="text1"/>
        </w:rPr>
        <w:t xml:space="preserve"> </w:t>
      </w:r>
      <w:r w:rsidRPr="00727486">
        <w:rPr>
          <w:rFonts w:hint="eastAsia"/>
          <w:b/>
          <w:bCs/>
          <w:color w:val="000000" w:themeColor="text1"/>
        </w:rPr>
        <w:t>献</w:t>
      </w:r>
      <w:commentRangeEnd w:id="186"/>
      <w:r w:rsidR="00440C81">
        <w:rPr>
          <w:rStyle w:val="CommentReference"/>
        </w:rPr>
        <w:commentReference w:id="186"/>
      </w:r>
    </w:p>
    <w:p w14:paraId="2AC49369" w14:textId="77777777" w:rsidR="0004790B" w:rsidRPr="0004790B" w:rsidRDefault="004D751B" w:rsidP="0004790B">
      <w:pPr>
        <w:pStyle w:val="Bibliography"/>
        <w:ind w:firstLine="480"/>
      </w:pPr>
      <w:r w:rsidRPr="00727486">
        <w:rPr>
          <w:color w:val="000000" w:themeColor="text1"/>
        </w:rPr>
        <w:fldChar w:fldCharType="begin"/>
      </w:r>
      <w:r w:rsidR="001B6373">
        <w:rPr>
          <w:color w:val="000000" w:themeColor="text1"/>
        </w:rPr>
        <w:instrText xml:space="preserve"> ADDIN ZOTERO_BIBL {"uncited":[],"omitted":[],"custom":[]} CSL_BIBLIOGRAPHY </w:instrText>
      </w:r>
      <w:r w:rsidRPr="00727486">
        <w:rPr>
          <w:color w:val="000000" w:themeColor="text1"/>
        </w:rPr>
        <w:fldChar w:fldCharType="separate"/>
      </w:r>
      <w:r w:rsidR="0004790B" w:rsidRPr="0004790B">
        <w:t xml:space="preserve">Amaltinga, Awuni Prosper Mandela, and James Fenibe Mbinta. 2020. ‘Factors Associated with Depression among Young People Globally: A Narrative Review’. </w:t>
      </w:r>
      <w:r w:rsidR="0004790B" w:rsidRPr="0004790B">
        <w:rPr>
          <w:i/>
          <w:iCs/>
        </w:rPr>
        <w:t>International Journal Of Community Medicine And Public Health</w:t>
      </w:r>
      <w:r w:rsidR="0004790B" w:rsidRPr="0004790B">
        <w:t xml:space="preserve"> 7(9):3711. doi: 10.18203/2394-6040.ijcmph20203949.</w:t>
      </w:r>
    </w:p>
    <w:p w14:paraId="5257F8DD" w14:textId="77777777" w:rsidR="0004790B" w:rsidRPr="0004790B" w:rsidRDefault="0004790B" w:rsidP="0004790B">
      <w:pPr>
        <w:pStyle w:val="Bibliography"/>
        <w:ind w:firstLine="480"/>
      </w:pPr>
      <w:r w:rsidRPr="0004790B">
        <w:t xml:space="preserve">Chen Yumeng, Zhang Yali, and Yu Guoliang. 2022. ‘Prevalence of mental health problems among college students in mainland China from 2010 to 2020: A meta-analysis’. </w:t>
      </w:r>
      <w:r w:rsidRPr="0004790B">
        <w:rPr>
          <w:i/>
          <w:iCs/>
        </w:rPr>
        <w:t>Advances in Psychological Science</w:t>
      </w:r>
      <w:r w:rsidRPr="0004790B">
        <w:t xml:space="preserve"> 30(5):991–1004. doi: 10.3724/SP.J.1042.2022.00991.</w:t>
      </w:r>
    </w:p>
    <w:p w14:paraId="13F316B9" w14:textId="77777777" w:rsidR="0004790B" w:rsidRPr="0004790B" w:rsidRDefault="0004790B" w:rsidP="0004790B">
      <w:pPr>
        <w:pStyle w:val="Bibliography"/>
        <w:ind w:firstLine="480"/>
      </w:pPr>
      <w:r w:rsidRPr="0004790B">
        <w:t xml:space="preserve">Cuijpers, Pim, Argyris Stringaris, and Miranda Wolpert. 2020. ‘Treatment Outcomes for Depression: Challenges and Opportunities’. </w:t>
      </w:r>
      <w:r w:rsidRPr="0004790B">
        <w:rPr>
          <w:i/>
          <w:iCs/>
        </w:rPr>
        <w:t>The Lancet Psychiatry</w:t>
      </w:r>
      <w:r w:rsidRPr="0004790B">
        <w:t xml:space="preserve"> 7(11):925–27. doi: 10.1016/S2215-0366(20)30036-5.</w:t>
      </w:r>
    </w:p>
    <w:p w14:paraId="6FBB61EA" w14:textId="77777777" w:rsidR="0004790B" w:rsidRPr="0004790B" w:rsidRDefault="0004790B" w:rsidP="0004790B">
      <w:pPr>
        <w:pStyle w:val="Bibliography"/>
        <w:ind w:firstLine="480"/>
      </w:pPr>
      <w:r w:rsidRPr="0004790B">
        <w:t xml:space="preserve">Dattani, Saloni. 2022. ‘At What Age Do People Experience Depression for the First Time?’ </w:t>
      </w:r>
      <w:r w:rsidRPr="0004790B">
        <w:rPr>
          <w:i/>
          <w:iCs/>
        </w:rPr>
        <w:t>Our World in Data</w:t>
      </w:r>
      <w:r w:rsidRPr="0004790B">
        <w:t>.</w:t>
      </w:r>
    </w:p>
    <w:p w14:paraId="02A83C62" w14:textId="77777777" w:rsidR="0004790B" w:rsidRPr="0004790B" w:rsidRDefault="0004790B" w:rsidP="0004790B">
      <w:pPr>
        <w:pStyle w:val="Bibliography"/>
        <w:ind w:firstLine="480"/>
      </w:pPr>
      <w:r w:rsidRPr="0004790B">
        <w:t xml:space="preserve">Deng, Hu, Fang Wen, Hui Xu, Hanxue Yang, Junjuan Yan, Yi Zheng, Yonghua Cui, and Ying Li. 2023. ‘Prevalence of Affective Disorders in Chinese School-Attending Children and Adolescents Aged 6–16 Based on a National Survey by MINI-Kid’. </w:t>
      </w:r>
      <w:r w:rsidRPr="0004790B">
        <w:rPr>
          <w:i/>
          <w:iCs/>
        </w:rPr>
        <w:t>Journal of Affective Disorders</w:t>
      </w:r>
      <w:r w:rsidRPr="0004790B">
        <w:t xml:space="preserve"> 331:192–99. doi: 10.1016/j.jad.2023.03.060.</w:t>
      </w:r>
    </w:p>
    <w:p w14:paraId="0B211E26" w14:textId="77777777" w:rsidR="0004790B" w:rsidRPr="0004790B" w:rsidRDefault="0004790B" w:rsidP="0004790B">
      <w:pPr>
        <w:pStyle w:val="Bibliography"/>
        <w:ind w:firstLine="480"/>
      </w:pPr>
      <w:r w:rsidRPr="0004790B">
        <w:t xml:space="preserve">Fried, Eiko I. 2017. ‘The 52 Symptoms of Major Depression: Lack of Content Overlap among Seven Common Depression Scales’. </w:t>
      </w:r>
      <w:r w:rsidRPr="0004790B">
        <w:rPr>
          <w:i/>
          <w:iCs/>
        </w:rPr>
        <w:t>Journal of Affective Disorders</w:t>
      </w:r>
      <w:r w:rsidRPr="0004790B">
        <w:t xml:space="preserve"> 208:191–97. doi: 10.1016/j.jad.2016.10.019.</w:t>
      </w:r>
    </w:p>
    <w:p w14:paraId="108E412C" w14:textId="77777777" w:rsidR="0004790B" w:rsidRPr="0004790B" w:rsidRDefault="0004790B" w:rsidP="0004790B">
      <w:pPr>
        <w:pStyle w:val="Bibliography"/>
        <w:ind w:firstLine="480"/>
      </w:pPr>
      <w:r w:rsidRPr="0004790B">
        <w:t xml:space="preserve">Fried, Eiko I., Jessica K. Flake, and Donald J. Robinaugh. 2022. ‘Revisiting the Theoretical and Methodological Foundations of Depression Measurement’. </w:t>
      </w:r>
      <w:r w:rsidRPr="0004790B">
        <w:rPr>
          <w:i/>
          <w:iCs/>
        </w:rPr>
        <w:t>Nature Reviews Psychology</w:t>
      </w:r>
      <w:r w:rsidRPr="0004790B">
        <w:t xml:space="preserve"> 1(6):358–68. doi: 10.1038/s44159-022-00050-2.</w:t>
      </w:r>
    </w:p>
    <w:p w14:paraId="3C66E348" w14:textId="77777777" w:rsidR="0004790B" w:rsidRPr="0004790B" w:rsidRDefault="0004790B" w:rsidP="0004790B">
      <w:pPr>
        <w:pStyle w:val="Bibliography"/>
        <w:ind w:firstLine="480"/>
      </w:pPr>
      <w:r w:rsidRPr="0004790B">
        <w:t xml:space="preserve">Fried, Eiko I., and Randolph M. Nesse. 2015. ‘Depression Is Not a Consistent Syndrome: An Investigation of Unique Symptom Patterns in the STAR*D Study’. </w:t>
      </w:r>
      <w:r w:rsidRPr="0004790B">
        <w:rPr>
          <w:i/>
          <w:iCs/>
        </w:rPr>
        <w:t>Journal of Affective Disorders</w:t>
      </w:r>
      <w:r w:rsidRPr="0004790B">
        <w:t xml:space="preserve"> 172:96–102. doi: 10.1016/j.jad.2014.10.010.</w:t>
      </w:r>
    </w:p>
    <w:p w14:paraId="522A157D" w14:textId="77777777" w:rsidR="0004790B" w:rsidRPr="0004790B" w:rsidRDefault="0004790B" w:rsidP="0004790B">
      <w:pPr>
        <w:pStyle w:val="Bibliography"/>
        <w:ind w:firstLine="480"/>
      </w:pPr>
      <w:r w:rsidRPr="0004790B">
        <w:lastRenderedPageBreak/>
        <w:t xml:space="preserve">Fried, Eiko I, and Randolph M. Nesse. 2015. ‘Depression Sum-Scores Don’t Add up: Why Analyzing Specific Depression Symptoms Is Essential’. </w:t>
      </w:r>
      <w:r w:rsidRPr="0004790B">
        <w:rPr>
          <w:i/>
          <w:iCs/>
        </w:rPr>
        <w:t>BMC Medicine</w:t>
      </w:r>
      <w:r w:rsidRPr="0004790B">
        <w:t xml:space="preserve"> 13(1):72. doi: 10.1186/s12916-015-0325-4.</w:t>
      </w:r>
    </w:p>
    <w:p w14:paraId="338733C7" w14:textId="77777777" w:rsidR="0004790B" w:rsidRPr="0004790B" w:rsidRDefault="0004790B" w:rsidP="0004790B">
      <w:pPr>
        <w:pStyle w:val="Bibliography"/>
        <w:ind w:firstLine="480"/>
      </w:pPr>
      <w:r w:rsidRPr="0004790B">
        <w:t xml:space="preserve">Fu, Xiaolan, and kan Zhang. 2023. </w:t>
      </w:r>
      <w:r w:rsidRPr="0004790B">
        <w:rPr>
          <w:i/>
          <w:iCs/>
        </w:rPr>
        <w:t>BLUE BOOK OF MENTAL HEALTH REPORT ON NATIONAL MENTAL HEALTH DEVELOPMENT IN CHINA (2021-2O22)</w:t>
      </w:r>
      <w:r w:rsidRPr="0004790B">
        <w:t>. 1st ed. BeiJing: Social Sciences Academic Press.</w:t>
      </w:r>
    </w:p>
    <w:p w14:paraId="64DA2B30" w14:textId="77777777" w:rsidR="0004790B" w:rsidRPr="0004790B" w:rsidRDefault="0004790B" w:rsidP="0004790B">
      <w:pPr>
        <w:pStyle w:val="Bibliography"/>
        <w:ind w:firstLine="480"/>
      </w:pPr>
      <w:r w:rsidRPr="0004790B">
        <w:t xml:space="preserve">Herrman, Helen, Vikram Patel, Christian Kieling, Michael Berk, Claudia Buchweitz, Pim Cuijpers, Toshiaki A. Furukawa, Ronald C. Kessler, Brandon A. Kohrt, Mario Maj, Patrick McGorry, Charles F. Reynolds, Myrna M. Weissman, Dixon Chibanda, Christopher Dowrick, Louise M. Howard, Christina W. Hoven, Martin Knapp, Helen S. Mayberg, Brenda W. J. H. Penninx, Shuiyuan Xiao, Madhukar Trivedi, Rudolf Uher, Lakshmi Vijayakumar, and Miranda Wolpert. 2022. ‘Time for United Action on Depression: A Lancet–World Psychiatric Association Commission’. </w:t>
      </w:r>
      <w:r w:rsidRPr="0004790B">
        <w:rPr>
          <w:i/>
          <w:iCs/>
        </w:rPr>
        <w:t>The Lancet</w:t>
      </w:r>
      <w:r w:rsidRPr="0004790B">
        <w:t xml:space="preserve"> 399(10328):957–1022. doi: 10.1016/S0140-6736(21)02141-3.</w:t>
      </w:r>
    </w:p>
    <w:p w14:paraId="20B7BEBC" w14:textId="77777777" w:rsidR="0004790B" w:rsidRPr="0004790B" w:rsidRDefault="0004790B" w:rsidP="0004790B">
      <w:pPr>
        <w:pStyle w:val="Bibliography"/>
        <w:ind w:firstLine="480"/>
      </w:pPr>
      <w:r w:rsidRPr="0004790B">
        <w:t xml:space="preserve">Huang Xiaoxiao, Zhang Yali, and Yu Guoliang. 2022. ‘Prevalence of mental health problems among primary school students in Chinese mainland from 2010 to 2010:A meta-analysis’. </w:t>
      </w:r>
      <w:r w:rsidRPr="0004790B">
        <w:rPr>
          <w:i/>
          <w:iCs/>
        </w:rPr>
        <w:t>Advances in Psychological Science</w:t>
      </w:r>
      <w:r w:rsidRPr="0004790B">
        <w:t xml:space="preserve"> 30(5):953–64. doi: 10.3724/SP.J.1042.2022.00953.</w:t>
      </w:r>
    </w:p>
    <w:p w14:paraId="441CF429" w14:textId="77777777" w:rsidR="0004790B" w:rsidRPr="0004790B" w:rsidRDefault="0004790B" w:rsidP="0004790B">
      <w:pPr>
        <w:pStyle w:val="Bibliography"/>
        <w:ind w:firstLine="480"/>
      </w:pPr>
      <w:r w:rsidRPr="0004790B">
        <w:t xml:space="preserve">Kook, Minjee, Jane W. Clinger, Eric Lee, Sophie C. Schneider, Eric A. Storch, and Andrew G. Guzick. 2022. ‘A Content Analysis of Self-Report Child Anxiety Measures’. </w:t>
      </w:r>
      <w:r w:rsidRPr="0004790B">
        <w:rPr>
          <w:i/>
          <w:iCs/>
        </w:rPr>
        <w:t>Child Psychiatry &amp; Human Development</w:t>
      </w:r>
      <w:r w:rsidRPr="0004790B">
        <w:t>. doi: 10.1007/s10578-022-01455-z.</w:t>
      </w:r>
    </w:p>
    <w:p w14:paraId="25CF95C6" w14:textId="77777777" w:rsidR="0004790B" w:rsidRPr="0004790B" w:rsidRDefault="0004790B" w:rsidP="0004790B">
      <w:pPr>
        <w:pStyle w:val="Bibliography"/>
        <w:ind w:firstLine="480"/>
      </w:pPr>
      <w:r w:rsidRPr="0004790B">
        <w:t xml:space="preserve">Kroenke, Kurt, Robert L. Spitzer, and Janet B. W. Williams. 2001. ‘The PHQ-9: Validity of a Brief Depression Severity Measure’. </w:t>
      </w:r>
      <w:r w:rsidRPr="0004790B">
        <w:rPr>
          <w:i/>
          <w:iCs/>
        </w:rPr>
        <w:t>Journal of General Internal Medicine</w:t>
      </w:r>
      <w:r w:rsidRPr="0004790B">
        <w:t xml:space="preserve"> 16(9):606–13. doi: 10.1046/j.1525-1497.2001.016009606.x.</w:t>
      </w:r>
    </w:p>
    <w:p w14:paraId="27B18E58" w14:textId="77777777" w:rsidR="0004790B" w:rsidRPr="0004790B" w:rsidRDefault="0004790B" w:rsidP="0004790B">
      <w:pPr>
        <w:pStyle w:val="Bibliography"/>
        <w:ind w:firstLine="480"/>
      </w:pPr>
      <w:r w:rsidRPr="0004790B">
        <w:t xml:space="preserve">Kułak-Bejda, Agnieszka, Grzegorz Bejda, and Napoleon Waszkiewicz. 2022. ‘Depression of Children and Adolescents’. </w:t>
      </w:r>
      <w:r w:rsidRPr="0004790B">
        <w:rPr>
          <w:i/>
          <w:iCs/>
        </w:rPr>
        <w:t>Progress in Health Sciences</w:t>
      </w:r>
      <w:r w:rsidRPr="0004790B">
        <w:t xml:space="preserve"> 12(2):109–17. doi: 10.5604/01.3001.0016.1754.</w:t>
      </w:r>
    </w:p>
    <w:p w14:paraId="61AE8F66" w14:textId="77777777" w:rsidR="0004790B" w:rsidRPr="0004790B" w:rsidRDefault="0004790B" w:rsidP="0004790B">
      <w:pPr>
        <w:pStyle w:val="Bibliography"/>
        <w:ind w:firstLine="480"/>
      </w:pPr>
      <w:r w:rsidRPr="0004790B">
        <w:t xml:space="preserve">Li, Fenghua, Yonghua Cui, Ying Li, Lanting Guo, Xiaoyan Ke, Jing Liu, Xuerong Luo, Yi Zheng, and James F. Leckman. 2022. ‘Prevalence of Mental Disorders in School Children and Adolescents in China: Diagnostic Data from Detailed Clinical Assessments of 17,524 Individuals’. </w:t>
      </w:r>
      <w:r w:rsidRPr="0004790B">
        <w:rPr>
          <w:i/>
          <w:iCs/>
        </w:rPr>
        <w:t>Journal of Child Psychology and Psychiatry</w:t>
      </w:r>
      <w:r w:rsidRPr="0004790B">
        <w:t xml:space="preserve"> 63(1):34–46. doi: 10.1111/jcpp.13445.</w:t>
      </w:r>
    </w:p>
    <w:p w14:paraId="00C01633" w14:textId="77777777" w:rsidR="0004790B" w:rsidRPr="0004790B" w:rsidRDefault="0004790B" w:rsidP="0004790B">
      <w:pPr>
        <w:pStyle w:val="Bibliography"/>
        <w:ind w:firstLine="480"/>
      </w:pPr>
      <w:r w:rsidRPr="0004790B">
        <w:t xml:space="preserve">Ma, Jinping, Hai Zhou, Qinqin Fu, and Guohua Lu. 2023. ‘Facilitators and Barriers in the Development and Implementation of Depression Prevention and Treatment Policies in China: A Qualitative Study’. </w:t>
      </w:r>
      <w:r w:rsidRPr="0004790B">
        <w:rPr>
          <w:i/>
          <w:iCs/>
        </w:rPr>
        <w:t>BMC Public Health</w:t>
      </w:r>
      <w:r w:rsidRPr="0004790B">
        <w:t xml:space="preserve"> 23(1):276. doi: 10.1186/s12889-023-15201-0.</w:t>
      </w:r>
    </w:p>
    <w:p w14:paraId="64204358" w14:textId="77777777" w:rsidR="0004790B" w:rsidRPr="0004790B" w:rsidRDefault="0004790B" w:rsidP="0004790B">
      <w:pPr>
        <w:pStyle w:val="Bibliography"/>
        <w:ind w:firstLine="480"/>
      </w:pPr>
      <w:r w:rsidRPr="0004790B">
        <w:lastRenderedPageBreak/>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Oleguer Plana-Ripoll, José Posada-Villa, Charlene Rapsey, Nancy A. Sampson, Juan Carlos Stagnaro, Dan J. Stein, Margreet Ten Have, Yolanda Torres, Cristian Vladescu, Peter W. Woodruff, Zahari Zarkov, Ronald C. Kessler, Sergio Aguilar-Gaxiola, Ali Al-Hamzawi, Jordi Alonso, Yasmin A. Altwaijri, Laura 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Have, Yolanda Torres, Maria Carmen Viana, Daniel V. Vigo, Cristian Vladescu, David R. Williams, Peter Woodruff, Bogdan Wojtyniak, Miguel Xavier, and Alan M. Zaslavsky. 2023. ‘Age of Onset and Cumulative Risk of Mental Disorders: A Cross-National Analysis of Population Surveys from 29 Countries’. </w:t>
      </w:r>
      <w:r w:rsidRPr="0004790B">
        <w:rPr>
          <w:i/>
          <w:iCs/>
        </w:rPr>
        <w:t>The Lancet Psychiatry</w:t>
      </w:r>
      <w:r w:rsidRPr="0004790B">
        <w:t xml:space="preserve"> 10(9):668–81. doi: 10.1016/S2215-0366(23)00193-1.</w:t>
      </w:r>
    </w:p>
    <w:p w14:paraId="44C4763D" w14:textId="77777777" w:rsidR="0004790B" w:rsidRPr="0004790B" w:rsidRDefault="0004790B" w:rsidP="0004790B">
      <w:pPr>
        <w:pStyle w:val="Bibliography"/>
        <w:ind w:firstLine="480"/>
      </w:pPr>
      <w:r w:rsidRPr="0004790B">
        <w:t xml:space="preserve">Sharma, Hunny. 2022. ‘How Short or Long Should Be a Questionnaire for Any Research? Researchers Dilemma in Deciding the Appropriate Questionnaire Length’. </w:t>
      </w:r>
      <w:r w:rsidRPr="0004790B">
        <w:rPr>
          <w:i/>
          <w:iCs/>
        </w:rPr>
        <w:t>Saudi Journal of Anaesthesia</w:t>
      </w:r>
      <w:r w:rsidRPr="0004790B">
        <w:t xml:space="preserve"> 16(1):65. doi: 10.4103/sja.sja_163_21.</w:t>
      </w:r>
    </w:p>
    <w:p w14:paraId="3FF8DD59" w14:textId="77777777" w:rsidR="0004790B" w:rsidRPr="0004790B" w:rsidRDefault="0004790B" w:rsidP="0004790B">
      <w:pPr>
        <w:pStyle w:val="Bibliography"/>
        <w:ind w:firstLine="480"/>
      </w:pPr>
      <w:r w:rsidRPr="0004790B">
        <w:t xml:space="preserve">Solmi, Marco, Joaquim Radua, Miriam Olivola, Enrico Croce, Livia Soardo, Gonzalo Salazar De Pablo, Jae Il Shin, James B. Kirkbride, Peter Jones, Jae Han Kim, Jong Yeob Kim, Andrè F. Carvalho, Mary V. Seeman, Christoph U. Correll, and Paolo Fusar-Poli. 2022. ‘Age at Onset of Mental Disorders Worldwide: Large-Scale Meta-Analysis of 192 Epidemiological Studies’. </w:t>
      </w:r>
      <w:r w:rsidRPr="0004790B">
        <w:rPr>
          <w:i/>
          <w:iCs/>
        </w:rPr>
        <w:t>Molecular Psychiatry</w:t>
      </w:r>
      <w:r w:rsidRPr="0004790B">
        <w:t xml:space="preserve"> 27(1):281–95. doi: 10.1038/s41380-021-01161-7.</w:t>
      </w:r>
    </w:p>
    <w:p w14:paraId="49507B58" w14:textId="77777777" w:rsidR="0004790B" w:rsidRPr="0004790B" w:rsidRDefault="0004790B" w:rsidP="0004790B">
      <w:pPr>
        <w:pStyle w:val="Bibliography"/>
        <w:ind w:firstLine="480"/>
      </w:pPr>
      <w:r w:rsidRPr="0004790B">
        <w:t>UNICEF China. 2021. ‘ADOLESCENT MENTAL HEALTH A UNICEF PRIORITY FOR 2021-2025’. Retrieved (https://china.un.org/en/176907-adolescent-mental-health).</w:t>
      </w:r>
    </w:p>
    <w:p w14:paraId="2F98BAE8" w14:textId="77777777" w:rsidR="0004790B" w:rsidRPr="0004790B" w:rsidRDefault="0004790B" w:rsidP="0004790B">
      <w:pPr>
        <w:pStyle w:val="Bibliography"/>
        <w:ind w:firstLine="480"/>
      </w:pPr>
      <w:r w:rsidRPr="0004790B">
        <w:t xml:space="preserve">Veal, Christopher, Anneka Tomlinson, Andrea Cipriani, Samuel Bulteau, Chantal Henry, Chlöé Müh, Suzanne Touboul, Nikki De Waal, Hana Levy-Soussan, Toshi A. Furukawa, Eiko I. Fried, Viet-Thi Tran, and Astrid Chevance. 2024. ‘Heterogeneity of Outcome Measures in Depression Trials and the </w:t>
      </w:r>
      <w:r w:rsidRPr="0004790B">
        <w:lastRenderedPageBreak/>
        <w:t xml:space="preserve">Relevance of the Content of Outcome Measures to Patients: A Systematic Review’. </w:t>
      </w:r>
      <w:r w:rsidRPr="0004790B">
        <w:rPr>
          <w:i/>
          <w:iCs/>
        </w:rPr>
        <w:t>The Lancet Psychiatry</w:t>
      </w:r>
      <w:r w:rsidRPr="0004790B">
        <w:t xml:space="preserve"> 11(4):285–94. doi: 10.1016/S2215-0366(23)00438-8.</w:t>
      </w:r>
    </w:p>
    <w:p w14:paraId="11472B41" w14:textId="77777777" w:rsidR="0004790B" w:rsidRPr="0004790B" w:rsidRDefault="0004790B" w:rsidP="0004790B">
      <w:pPr>
        <w:pStyle w:val="Bibliography"/>
        <w:ind w:firstLine="480"/>
      </w:pPr>
      <w:r w:rsidRPr="0004790B">
        <w:t xml:space="preserve">Wall, Andy D., and Eric B. Lee. 2022. ‘What Do Anxiety Scales Really Measure?’ </w:t>
      </w:r>
      <w:r w:rsidRPr="0004790B">
        <w:rPr>
          <w:i/>
          <w:iCs/>
        </w:rPr>
        <w:t>Journal of Psychopathology and Behavioral Assessment</w:t>
      </w:r>
      <w:r w:rsidRPr="0004790B">
        <w:t xml:space="preserve"> 44:1148–57.</w:t>
      </w:r>
    </w:p>
    <w:p w14:paraId="72530F56" w14:textId="77777777" w:rsidR="0004790B" w:rsidRPr="0004790B" w:rsidRDefault="0004790B" w:rsidP="0004790B">
      <w:pPr>
        <w:pStyle w:val="Bibliography"/>
        <w:ind w:firstLine="480"/>
      </w:pPr>
      <w:r w:rsidRPr="0004790B">
        <w:t xml:space="preserve">Wang, Xiangdong, Xilin Wang, and Hong Ma. 1999. </w:t>
      </w:r>
      <w:r w:rsidRPr="0004790B">
        <w:rPr>
          <w:i/>
          <w:iCs/>
        </w:rPr>
        <w:t>Manual of the Mental Health Rating Scale</w:t>
      </w:r>
      <w:r w:rsidRPr="0004790B">
        <w:t>. BeiJing: Chinese Journal of Mental Health.</w:t>
      </w:r>
    </w:p>
    <w:p w14:paraId="77805551" w14:textId="77777777" w:rsidR="0004790B" w:rsidRPr="0004790B" w:rsidRDefault="0004790B" w:rsidP="0004790B">
      <w:pPr>
        <w:pStyle w:val="Bibliography"/>
        <w:ind w:firstLine="480"/>
      </w:pPr>
      <w:r w:rsidRPr="0004790B">
        <w:t xml:space="preserve">Yu, Xiaoqi, Yali Zhang, and Guoliang Yu. 2022. ‘Prevalence of Mental Health Problems among Senior High School Students in Mainland of China from 2010 to 2020: A Meta-Analysis’. </w:t>
      </w:r>
      <w:r w:rsidRPr="0004790B">
        <w:rPr>
          <w:i/>
          <w:iCs/>
        </w:rPr>
        <w:t>Advances in Psychological Science</w:t>
      </w:r>
      <w:r w:rsidRPr="0004790B">
        <w:t xml:space="preserve"> 30(5):978. doi: 10.3724/SP.J.1042.2022.00978.</w:t>
      </w:r>
    </w:p>
    <w:p w14:paraId="11560707" w14:textId="77777777" w:rsidR="0004790B" w:rsidRPr="0004790B" w:rsidRDefault="0004790B" w:rsidP="0004790B">
      <w:pPr>
        <w:pStyle w:val="Bibliography"/>
        <w:ind w:firstLine="480"/>
      </w:pPr>
      <w:r w:rsidRPr="0004790B">
        <w:t xml:space="preserve">Zeynep Başgöze, Andrea Wiglesworth, Katherine A. Carosella, Bonnie Klimes-Dougan, and Kathryn R. Cullen. 2021. ‘Depression, Non-Suicidal Self-Injury, and Suicidality in Adolescents: Common and Distinct Precursors, Correlates, and Outcomes’. </w:t>
      </w:r>
      <w:r w:rsidRPr="0004790B">
        <w:rPr>
          <w:i/>
          <w:iCs/>
        </w:rPr>
        <w:t>Journal of Psychiatry and Brain Science</w:t>
      </w:r>
      <w:r w:rsidRPr="0004790B">
        <w:t>. doi: 10.20900/jpbs.20210018.</w:t>
      </w:r>
    </w:p>
    <w:p w14:paraId="2C586219" w14:textId="77777777" w:rsidR="0004790B" w:rsidRPr="0004790B" w:rsidRDefault="0004790B" w:rsidP="0004790B">
      <w:pPr>
        <w:pStyle w:val="Bibliography"/>
        <w:ind w:firstLine="480"/>
      </w:pPr>
      <w:r w:rsidRPr="0004790B">
        <w:t xml:space="preserve">Zhang Jie, Wu Zhenyun, Fang Ge, Li Juan, Han buxin, and Chen Zhiyan. 2010. ‘Development of the Chinese age norms of CES-D in urban area’. </w:t>
      </w:r>
      <w:r w:rsidRPr="0004790B">
        <w:rPr>
          <w:i/>
          <w:iCs/>
        </w:rPr>
        <w:t>Chinese Mental Health Journal</w:t>
      </w:r>
      <w:r w:rsidRPr="0004790B">
        <w:t xml:space="preserve"> 24(2):139–43.</w:t>
      </w:r>
    </w:p>
    <w:p w14:paraId="55B828A8" w14:textId="77777777" w:rsidR="0004790B" w:rsidRPr="0004790B" w:rsidRDefault="0004790B" w:rsidP="0004790B">
      <w:pPr>
        <w:pStyle w:val="Bibliography"/>
        <w:ind w:firstLine="480"/>
      </w:pPr>
      <w:r w:rsidRPr="0004790B">
        <w:t xml:space="preserve">Zhang Yali, Jin Juanjuan, and Yu Guoliang. 2022. ‘Prevalence of mental health problems among junior high school students in Chinese mainland from 2010 to 2020: A meta-analysis’. </w:t>
      </w:r>
      <w:r w:rsidRPr="0004790B">
        <w:rPr>
          <w:i/>
          <w:iCs/>
        </w:rPr>
        <w:t>Advances in Psychological Science</w:t>
      </w:r>
      <w:r w:rsidRPr="0004790B">
        <w:t xml:space="preserve"> 30(5):965–77. doi: 10.3724/SP.J.1042.2022.00965.</w:t>
      </w:r>
    </w:p>
    <w:p w14:paraId="6B0CD4BA" w14:textId="2F3BAE6F" w:rsidR="004D751B" w:rsidRPr="00727486" w:rsidRDefault="004D751B">
      <w:pPr>
        <w:ind w:firstLine="480"/>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4" w:author="Hu Chuan-Peng" w:date="2024-04-08T09:29:00Z" w:initials="HC">
    <w:p w14:paraId="09B16A61" w14:textId="77777777" w:rsidR="0004790B" w:rsidRDefault="0004790B" w:rsidP="0004790B">
      <w:pPr>
        <w:pStyle w:val="CommentText"/>
        <w:ind w:firstLineChars="125"/>
      </w:pPr>
      <w:r>
        <w:rPr>
          <w:rStyle w:val="CommentReference"/>
        </w:rPr>
        <w:annotationRef/>
      </w:r>
      <w:r>
        <w:rPr>
          <w:rFonts w:hint="eastAsia"/>
        </w:rPr>
        <w:t>这个前面有解释吗？</w:t>
      </w:r>
    </w:p>
  </w:comment>
  <w:comment w:id="85" w:author="浩远 汪" w:date="2024-04-16T17:12:00Z" w:initials="浩汪">
    <w:p w14:paraId="5C5F3739" w14:textId="5B48234C" w:rsidR="0004790B" w:rsidRDefault="0004790B">
      <w:pPr>
        <w:pStyle w:val="CommentText"/>
        <w:ind w:firstLine="320"/>
      </w:pPr>
      <w:r>
        <w:rPr>
          <w:rStyle w:val="CommentReference"/>
        </w:rPr>
        <w:annotationRef/>
      </w:r>
      <w:r>
        <w:rPr>
          <w:rFonts w:hint="eastAsia"/>
        </w:rPr>
        <w:t>这个要咋解释呀？就是一个量表测量到了多少个症状。</w:t>
      </w:r>
    </w:p>
  </w:comment>
  <w:comment w:id="86" w:author="Hu Chuan-Peng" w:date="2024-04-18T10:03:00Z" w:initials="HC">
    <w:p w14:paraId="311FC1CD" w14:textId="76F8FFE1" w:rsidR="007E5901" w:rsidRDefault="007E5901">
      <w:pPr>
        <w:pStyle w:val="CommentText"/>
        <w:ind w:firstLine="320"/>
        <w:rPr>
          <w:rFonts w:hint="eastAsia"/>
        </w:rPr>
      </w:pPr>
      <w:r>
        <w:rPr>
          <w:rStyle w:val="CommentReference"/>
        </w:rPr>
        <w:annotationRef/>
      </w:r>
      <w:r>
        <w:rPr>
          <w:rFonts w:hint="eastAsia"/>
        </w:rPr>
        <w:t>你要让读者知道这个是什么意思啊，什么叫“</w:t>
      </w:r>
      <w:r>
        <w:rPr>
          <w:rFonts w:hint="eastAsia"/>
        </w:rPr>
        <w:t>captured</w:t>
      </w:r>
      <w:r>
        <w:t xml:space="preserve"> </w:t>
      </w:r>
      <w:r>
        <w:rPr>
          <w:rFonts w:hint="eastAsia"/>
        </w:rPr>
        <w:t>symptom</w:t>
      </w:r>
      <w:r>
        <w:rPr>
          <w:rFonts w:hint="eastAsia"/>
        </w:rPr>
        <w:t>”。我搜索了一下，这是全文第一次出现</w:t>
      </w:r>
      <w:r>
        <w:rPr>
          <w:rFonts w:hint="eastAsia"/>
        </w:rPr>
        <w:t>captured</w:t>
      </w:r>
      <w:r>
        <w:t xml:space="preserve"> </w:t>
      </w:r>
      <w:r>
        <w:rPr>
          <w:rFonts w:hint="eastAsia"/>
        </w:rPr>
        <w:t>symptom</w:t>
      </w:r>
      <w:r>
        <w:rPr>
          <w:rFonts w:hint="eastAsia"/>
        </w:rPr>
        <w:t>这个词，肯定要解释一下让人能够理解。</w:t>
      </w:r>
    </w:p>
  </w:comment>
  <w:comment w:id="171" w:author="Hu Chuan-Peng" w:date="2024-04-18T10:18:00Z" w:initials="HC">
    <w:p w14:paraId="776D4224" w14:textId="1CE27068" w:rsidR="00CD09F8" w:rsidRDefault="00CD09F8">
      <w:pPr>
        <w:pStyle w:val="CommentText"/>
        <w:ind w:firstLine="320"/>
        <w:rPr>
          <w:rFonts w:hint="eastAsia"/>
        </w:rPr>
      </w:pPr>
      <w:r>
        <w:rPr>
          <w:rStyle w:val="CommentReference"/>
        </w:rPr>
        <w:annotationRef/>
      </w:r>
      <w:r>
        <w:rPr>
          <w:rFonts w:hint="eastAsia"/>
        </w:rPr>
        <w:t>是最高的吗？</w:t>
      </w:r>
    </w:p>
  </w:comment>
  <w:comment w:id="186" w:author="Hu Chuan-Peng" w:date="2024-04-18T10:20:00Z" w:initials="HC">
    <w:p w14:paraId="7A0A0546" w14:textId="5A6FB311" w:rsidR="00440C81" w:rsidRDefault="00440C81">
      <w:pPr>
        <w:pStyle w:val="CommentText"/>
        <w:ind w:firstLine="320"/>
        <w:rPr>
          <w:rFonts w:hint="eastAsia"/>
        </w:rPr>
      </w:pPr>
      <w:r>
        <w:rPr>
          <w:rStyle w:val="CommentReference"/>
        </w:rPr>
        <w:annotationRef/>
      </w:r>
      <w:r>
        <w:t>APA</w:t>
      </w:r>
      <w:r>
        <w:rPr>
          <w:rFonts w:hint="eastAsia"/>
        </w:rPr>
        <w:t>格式应该是悬进吧？</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B16A61" w15:done="0"/>
  <w15:commentEx w15:paraId="5C5F3739" w15:paraIdParent="09B16A61" w15:done="0"/>
  <w15:commentEx w15:paraId="311FC1CD" w15:paraIdParent="09B16A61" w15:done="0"/>
  <w15:commentEx w15:paraId="776D4224" w15:done="0"/>
  <w15:commentEx w15:paraId="7A0A05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B0A971B" w16cex:dateUtc="2024-04-08T01:29:00Z"/>
  <w16cex:commentExtensible w16cex:durableId="1143A7F5" w16cex:dateUtc="2024-04-16T09:12:00Z"/>
  <w16cex:commentExtensible w16cex:durableId="520E916E" w16cex:dateUtc="2024-04-18T02:03:00Z"/>
  <w16cex:commentExtensible w16cex:durableId="3AE6576E" w16cex:dateUtc="2024-04-18T02:18:00Z"/>
  <w16cex:commentExtensible w16cex:durableId="38ACE315" w16cex:dateUtc="2024-04-18T0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B16A61" w16cid:durableId="5B0A971B"/>
  <w16cid:commentId w16cid:paraId="5C5F3739" w16cid:durableId="1143A7F5"/>
  <w16cid:commentId w16cid:paraId="311FC1CD" w16cid:durableId="520E916E"/>
  <w16cid:commentId w16cid:paraId="776D4224" w16cid:durableId="3AE6576E"/>
  <w16cid:commentId w16cid:paraId="7A0A0546" w16cid:durableId="38ACE3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672C72" w14:textId="77777777" w:rsidR="007908E0" w:rsidRDefault="007908E0" w:rsidP="00FC1EED">
      <w:pPr>
        <w:spacing w:line="240" w:lineRule="auto"/>
        <w:ind w:firstLine="480"/>
      </w:pPr>
      <w:r>
        <w:separator/>
      </w:r>
    </w:p>
  </w:endnote>
  <w:endnote w:type="continuationSeparator" w:id="0">
    <w:p w14:paraId="4CCB4454" w14:textId="77777777" w:rsidR="007908E0" w:rsidRDefault="007908E0"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97239" w14:textId="77777777" w:rsidR="007908E0" w:rsidRDefault="007908E0" w:rsidP="00FC1EED">
      <w:pPr>
        <w:spacing w:line="240" w:lineRule="auto"/>
        <w:ind w:firstLine="480"/>
      </w:pPr>
      <w:r>
        <w:separator/>
      </w:r>
    </w:p>
  </w:footnote>
  <w:footnote w:type="continuationSeparator" w:id="0">
    <w:p w14:paraId="794A4639" w14:textId="77777777" w:rsidR="007908E0" w:rsidRDefault="007908E0"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0D5C"/>
    <w:rsid w:val="000275B6"/>
    <w:rsid w:val="00045A41"/>
    <w:rsid w:val="00046779"/>
    <w:rsid w:val="00046957"/>
    <w:rsid w:val="0004790B"/>
    <w:rsid w:val="00054814"/>
    <w:rsid w:val="00055B14"/>
    <w:rsid w:val="000709C6"/>
    <w:rsid w:val="00075050"/>
    <w:rsid w:val="000803D7"/>
    <w:rsid w:val="000909D8"/>
    <w:rsid w:val="00093DF4"/>
    <w:rsid w:val="00094BDC"/>
    <w:rsid w:val="00095FA2"/>
    <w:rsid w:val="000B5642"/>
    <w:rsid w:val="000C099C"/>
    <w:rsid w:val="000C0A4B"/>
    <w:rsid w:val="000C2FEB"/>
    <w:rsid w:val="000C6D64"/>
    <w:rsid w:val="000C6F7A"/>
    <w:rsid w:val="000C7B5B"/>
    <w:rsid w:val="000E1646"/>
    <w:rsid w:val="000F7503"/>
    <w:rsid w:val="00111618"/>
    <w:rsid w:val="00121B47"/>
    <w:rsid w:val="00122BF1"/>
    <w:rsid w:val="001267C1"/>
    <w:rsid w:val="001272A3"/>
    <w:rsid w:val="00132CB3"/>
    <w:rsid w:val="001340CF"/>
    <w:rsid w:val="00134928"/>
    <w:rsid w:val="00134F1A"/>
    <w:rsid w:val="001440CD"/>
    <w:rsid w:val="00151705"/>
    <w:rsid w:val="001561B7"/>
    <w:rsid w:val="001608E9"/>
    <w:rsid w:val="0016110E"/>
    <w:rsid w:val="00161351"/>
    <w:rsid w:val="00165969"/>
    <w:rsid w:val="00171DE9"/>
    <w:rsid w:val="00173321"/>
    <w:rsid w:val="00175539"/>
    <w:rsid w:val="001830EB"/>
    <w:rsid w:val="001944A8"/>
    <w:rsid w:val="001A3248"/>
    <w:rsid w:val="001A5278"/>
    <w:rsid w:val="001B0250"/>
    <w:rsid w:val="001B2554"/>
    <w:rsid w:val="001B6373"/>
    <w:rsid w:val="001C300C"/>
    <w:rsid w:val="001D39DD"/>
    <w:rsid w:val="001D63A7"/>
    <w:rsid w:val="001E09D0"/>
    <w:rsid w:val="001E1E97"/>
    <w:rsid w:val="001E7F25"/>
    <w:rsid w:val="001F1B04"/>
    <w:rsid w:val="001F215E"/>
    <w:rsid w:val="001F50A4"/>
    <w:rsid w:val="00200C2D"/>
    <w:rsid w:val="002026CD"/>
    <w:rsid w:val="00204E76"/>
    <w:rsid w:val="0021089D"/>
    <w:rsid w:val="00210C7A"/>
    <w:rsid w:val="00222966"/>
    <w:rsid w:val="00232753"/>
    <w:rsid w:val="00242A57"/>
    <w:rsid w:val="00257214"/>
    <w:rsid w:val="00266404"/>
    <w:rsid w:val="002670D8"/>
    <w:rsid w:val="00270EE9"/>
    <w:rsid w:val="00273068"/>
    <w:rsid w:val="00276527"/>
    <w:rsid w:val="00290A34"/>
    <w:rsid w:val="002929EA"/>
    <w:rsid w:val="002A4204"/>
    <w:rsid w:val="002B323D"/>
    <w:rsid w:val="002B6AB2"/>
    <w:rsid w:val="002B7A6B"/>
    <w:rsid w:val="002C2170"/>
    <w:rsid w:val="002C3B3E"/>
    <w:rsid w:val="002C4073"/>
    <w:rsid w:val="002D0709"/>
    <w:rsid w:val="002D43E5"/>
    <w:rsid w:val="002E733B"/>
    <w:rsid w:val="002F1A7D"/>
    <w:rsid w:val="002F57EA"/>
    <w:rsid w:val="002F7257"/>
    <w:rsid w:val="00302284"/>
    <w:rsid w:val="003027BE"/>
    <w:rsid w:val="003038B4"/>
    <w:rsid w:val="00307C04"/>
    <w:rsid w:val="003141DF"/>
    <w:rsid w:val="00351F4C"/>
    <w:rsid w:val="00357BF4"/>
    <w:rsid w:val="003633C7"/>
    <w:rsid w:val="00370A89"/>
    <w:rsid w:val="00391297"/>
    <w:rsid w:val="003A2AC4"/>
    <w:rsid w:val="003A5F8C"/>
    <w:rsid w:val="003B4D78"/>
    <w:rsid w:val="003C2718"/>
    <w:rsid w:val="003D2855"/>
    <w:rsid w:val="003D4FE5"/>
    <w:rsid w:val="003F00C0"/>
    <w:rsid w:val="00400FB0"/>
    <w:rsid w:val="0041042F"/>
    <w:rsid w:val="0041090D"/>
    <w:rsid w:val="004208DB"/>
    <w:rsid w:val="00424354"/>
    <w:rsid w:val="00432D20"/>
    <w:rsid w:val="00440C81"/>
    <w:rsid w:val="00446EF9"/>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C36"/>
    <w:rsid w:val="00547B64"/>
    <w:rsid w:val="005512E5"/>
    <w:rsid w:val="005541B5"/>
    <w:rsid w:val="00557A88"/>
    <w:rsid w:val="005604BF"/>
    <w:rsid w:val="00577388"/>
    <w:rsid w:val="005811FB"/>
    <w:rsid w:val="00581EEE"/>
    <w:rsid w:val="00583D67"/>
    <w:rsid w:val="005843A6"/>
    <w:rsid w:val="005853FD"/>
    <w:rsid w:val="00587D6D"/>
    <w:rsid w:val="00592677"/>
    <w:rsid w:val="00593AF2"/>
    <w:rsid w:val="00593E18"/>
    <w:rsid w:val="005A2A03"/>
    <w:rsid w:val="005B2E57"/>
    <w:rsid w:val="005C7FDF"/>
    <w:rsid w:val="005D14D2"/>
    <w:rsid w:val="005D2CB3"/>
    <w:rsid w:val="005D798D"/>
    <w:rsid w:val="005D7C4C"/>
    <w:rsid w:val="005E11C5"/>
    <w:rsid w:val="005E27CC"/>
    <w:rsid w:val="005E47A2"/>
    <w:rsid w:val="005F3CD5"/>
    <w:rsid w:val="00601B1F"/>
    <w:rsid w:val="0060702D"/>
    <w:rsid w:val="006203A6"/>
    <w:rsid w:val="006454FA"/>
    <w:rsid w:val="006556F1"/>
    <w:rsid w:val="00657C9B"/>
    <w:rsid w:val="0066171B"/>
    <w:rsid w:val="00684332"/>
    <w:rsid w:val="0068670A"/>
    <w:rsid w:val="00691C99"/>
    <w:rsid w:val="00694ED4"/>
    <w:rsid w:val="006A02C6"/>
    <w:rsid w:val="006A0830"/>
    <w:rsid w:val="006A283B"/>
    <w:rsid w:val="006B2022"/>
    <w:rsid w:val="006B689F"/>
    <w:rsid w:val="006D7493"/>
    <w:rsid w:val="007010A9"/>
    <w:rsid w:val="00714D6F"/>
    <w:rsid w:val="00721975"/>
    <w:rsid w:val="00723104"/>
    <w:rsid w:val="00727486"/>
    <w:rsid w:val="00730605"/>
    <w:rsid w:val="007413BA"/>
    <w:rsid w:val="00741ABF"/>
    <w:rsid w:val="007449CC"/>
    <w:rsid w:val="00747357"/>
    <w:rsid w:val="00751F1E"/>
    <w:rsid w:val="00753C98"/>
    <w:rsid w:val="00754E74"/>
    <w:rsid w:val="00761D0E"/>
    <w:rsid w:val="00770F03"/>
    <w:rsid w:val="0077489C"/>
    <w:rsid w:val="007908E0"/>
    <w:rsid w:val="00797F69"/>
    <w:rsid w:val="007B7A9A"/>
    <w:rsid w:val="007C410B"/>
    <w:rsid w:val="007D22E2"/>
    <w:rsid w:val="007D68CF"/>
    <w:rsid w:val="007E5901"/>
    <w:rsid w:val="008105F7"/>
    <w:rsid w:val="00820A8E"/>
    <w:rsid w:val="00822103"/>
    <w:rsid w:val="00832806"/>
    <w:rsid w:val="00837E4F"/>
    <w:rsid w:val="00856493"/>
    <w:rsid w:val="00861001"/>
    <w:rsid w:val="008A0C99"/>
    <w:rsid w:val="008B150A"/>
    <w:rsid w:val="008B2B23"/>
    <w:rsid w:val="008D3D75"/>
    <w:rsid w:val="008D50C6"/>
    <w:rsid w:val="008D6777"/>
    <w:rsid w:val="008E1B5E"/>
    <w:rsid w:val="008E4C34"/>
    <w:rsid w:val="008F1B61"/>
    <w:rsid w:val="009018EE"/>
    <w:rsid w:val="00906BE5"/>
    <w:rsid w:val="009079FF"/>
    <w:rsid w:val="00910F56"/>
    <w:rsid w:val="009121A8"/>
    <w:rsid w:val="00920F86"/>
    <w:rsid w:val="0094333C"/>
    <w:rsid w:val="0095577A"/>
    <w:rsid w:val="009665D2"/>
    <w:rsid w:val="00967469"/>
    <w:rsid w:val="00972584"/>
    <w:rsid w:val="009732BE"/>
    <w:rsid w:val="00982F92"/>
    <w:rsid w:val="009857F1"/>
    <w:rsid w:val="00986250"/>
    <w:rsid w:val="0099300B"/>
    <w:rsid w:val="009A4C68"/>
    <w:rsid w:val="009B2CEF"/>
    <w:rsid w:val="009B502E"/>
    <w:rsid w:val="009B57D0"/>
    <w:rsid w:val="009C2394"/>
    <w:rsid w:val="009D1BF2"/>
    <w:rsid w:val="009D37E7"/>
    <w:rsid w:val="009D5280"/>
    <w:rsid w:val="009F1D81"/>
    <w:rsid w:val="009F6A66"/>
    <w:rsid w:val="009F79E9"/>
    <w:rsid w:val="00A030A8"/>
    <w:rsid w:val="00A11CA8"/>
    <w:rsid w:val="00A1483C"/>
    <w:rsid w:val="00A1553F"/>
    <w:rsid w:val="00A2450E"/>
    <w:rsid w:val="00A27742"/>
    <w:rsid w:val="00A27AC1"/>
    <w:rsid w:val="00A30871"/>
    <w:rsid w:val="00A4595E"/>
    <w:rsid w:val="00A463D7"/>
    <w:rsid w:val="00A46B62"/>
    <w:rsid w:val="00A477DA"/>
    <w:rsid w:val="00A86DCA"/>
    <w:rsid w:val="00A91A4F"/>
    <w:rsid w:val="00A94B5C"/>
    <w:rsid w:val="00AA4ACE"/>
    <w:rsid w:val="00AA6B3E"/>
    <w:rsid w:val="00AA735C"/>
    <w:rsid w:val="00AB6D18"/>
    <w:rsid w:val="00AD4C94"/>
    <w:rsid w:val="00AE3A2E"/>
    <w:rsid w:val="00AE4406"/>
    <w:rsid w:val="00AE5226"/>
    <w:rsid w:val="00B05AA5"/>
    <w:rsid w:val="00B16347"/>
    <w:rsid w:val="00B3266B"/>
    <w:rsid w:val="00B327F1"/>
    <w:rsid w:val="00B509C3"/>
    <w:rsid w:val="00B5189B"/>
    <w:rsid w:val="00B53247"/>
    <w:rsid w:val="00B57518"/>
    <w:rsid w:val="00B60CCC"/>
    <w:rsid w:val="00B6215F"/>
    <w:rsid w:val="00B80175"/>
    <w:rsid w:val="00B9043E"/>
    <w:rsid w:val="00BA06EB"/>
    <w:rsid w:val="00BA5856"/>
    <w:rsid w:val="00BB2F4A"/>
    <w:rsid w:val="00BB5575"/>
    <w:rsid w:val="00BB5EE5"/>
    <w:rsid w:val="00BC4A9C"/>
    <w:rsid w:val="00BC576A"/>
    <w:rsid w:val="00BC70E1"/>
    <w:rsid w:val="00BD0476"/>
    <w:rsid w:val="00BE11C2"/>
    <w:rsid w:val="00BE19CC"/>
    <w:rsid w:val="00BE3B76"/>
    <w:rsid w:val="00BF63BB"/>
    <w:rsid w:val="00C03838"/>
    <w:rsid w:val="00C03911"/>
    <w:rsid w:val="00C1278B"/>
    <w:rsid w:val="00C2367B"/>
    <w:rsid w:val="00C25402"/>
    <w:rsid w:val="00C27C74"/>
    <w:rsid w:val="00C337F1"/>
    <w:rsid w:val="00C400A9"/>
    <w:rsid w:val="00C45CDF"/>
    <w:rsid w:val="00C54DF2"/>
    <w:rsid w:val="00C555B2"/>
    <w:rsid w:val="00C572F2"/>
    <w:rsid w:val="00C626BF"/>
    <w:rsid w:val="00C65729"/>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5F02"/>
    <w:rsid w:val="00D57023"/>
    <w:rsid w:val="00D7067E"/>
    <w:rsid w:val="00D71946"/>
    <w:rsid w:val="00D84BCB"/>
    <w:rsid w:val="00DA1F25"/>
    <w:rsid w:val="00DB3426"/>
    <w:rsid w:val="00DB53BB"/>
    <w:rsid w:val="00DB7FBD"/>
    <w:rsid w:val="00DC3454"/>
    <w:rsid w:val="00DC5A06"/>
    <w:rsid w:val="00DD030C"/>
    <w:rsid w:val="00DD27A8"/>
    <w:rsid w:val="00DD361D"/>
    <w:rsid w:val="00DE1707"/>
    <w:rsid w:val="00DE4A7C"/>
    <w:rsid w:val="00DF4A8A"/>
    <w:rsid w:val="00E11429"/>
    <w:rsid w:val="00E11A74"/>
    <w:rsid w:val="00E2187A"/>
    <w:rsid w:val="00E266C1"/>
    <w:rsid w:val="00E267B9"/>
    <w:rsid w:val="00E27CC4"/>
    <w:rsid w:val="00E3448E"/>
    <w:rsid w:val="00E3457D"/>
    <w:rsid w:val="00E37261"/>
    <w:rsid w:val="00E401A4"/>
    <w:rsid w:val="00E449EC"/>
    <w:rsid w:val="00E45D89"/>
    <w:rsid w:val="00E46A2A"/>
    <w:rsid w:val="00E50D82"/>
    <w:rsid w:val="00E53A13"/>
    <w:rsid w:val="00E56092"/>
    <w:rsid w:val="00E605F5"/>
    <w:rsid w:val="00E64B55"/>
    <w:rsid w:val="00E72E1F"/>
    <w:rsid w:val="00E76C9F"/>
    <w:rsid w:val="00E82581"/>
    <w:rsid w:val="00E8428A"/>
    <w:rsid w:val="00E87CF5"/>
    <w:rsid w:val="00E911FE"/>
    <w:rsid w:val="00E93EDE"/>
    <w:rsid w:val="00EA37D7"/>
    <w:rsid w:val="00EB5700"/>
    <w:rsid w:val="00EC0013"/>
    <w:rsid w:val="00EC117F"/>
    <w:rsid w:val="00EC45F7"/>
    <w:rsid w:val="00ED1917"/>
    <w:rsid w:val="00ED40EF"/>
    <w:rsid w:val="00EE3105"/>
    <w:rsid w:val="00EF3545"/>
    <w:rsid w:val="00EF47D8"/>
    <w:rsid w:val="00EF55FC"/>
    <w:rsid w:val="00F02446"/>
    <w:rsid w:val="00F03D9E"/>
    <w:rsid w:val="00F066EC"/>
    <w:rsid w:val="00F06A71"/>
    <w:rsid w:val="00F11C47"/>
    <w:rsid w:val="00F15E48"/>
    <w:rsid w:val="00F23222"/>
    <w:rsid w:val="00F245B2"/>
    <w:rsid w:val="00F2764B"/>
    <w:rsid w:val="00F32A8D"/>
    <w:rsid w:val="00F413AF"/>
    <w:rsid w:val="00F424BA"/>
    <w:rsid w:val="00F46054"/>
    <w:rsid w:val="00F5422B"/>
    <w:rsid w:val="00F575FE"/>
    <w:rsid w:val="00F720E7"/>
    <w:rsid w:val="00F74BA3"/>
    <w:rsid w:val="00F80409"/>
    <w:rsid w:val="00F909A7"/>
    <w:rsid w:val="00FB12D3"/>
    <w:rsid w:val="00FC1EED"/>
    <w:rsid w:val="00FE7734"/>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EED"/>
    <w:pPr>
      <w:widowControl w:val="0"/>
      <w:spacing w:line="360" w:lineRule="auto"/>
      <w:ind w:firstLineChars="200" w:firstLine="200"/>
      <w:jc w:val="both"/>
    </w:pPr>
    <w:rPr>
      <w:sz w:val="24"/>
    </w:rPr>
  </w:style>
  <w:style w:type="paragraph" w:styleId="Heading1">
    <w:name w:val="heading 1"/>
    <w:basedOn w:val="Normal"/>
    <w:next w:val="Normal"/>
    <w:link w:val="Heading1Char"/>
    <w:uiPriority w:val="9"/>
    <w:qFormat/>
    <w:rsid w:val="00FC1EED"/>
    <w:pPr>
      <w:keepNext/>
      <w:keepLines/>
      <w:ind w:firstLineChars="0" w:firstLine="0"/>
      <w:outlineLvl w:val="0"/>
    </w:pPr>
    <w:rPr>
      <w:b/>
      <w:bCs/>
      <w:kern w:val="44"/>
      <w:sz w:val="28"/>
      <w:szCs w:val="44"/>
    </w:rPr>
  </w:style>
  <w:style w:type="paragraph" w:styleId="Heading2">
    <w:name w:val="heading 2"/>
    <w:basedOn w:val="Normal"/>
    <w:next w:val="Normal"/>
    <w:link w:val="Heading2Char"/>
    <w:uiPriority w:val="9"/>
    <w:unhideWhenUsed/>
    <w:qFormat/>
    <w:rsid w:val="0077489C"/>
    <w:pPr>
      <w:keepNext/>
      <w:keepLines/>
      <w:ind w:firstLineChars="0" w:firstLine="0"/>
      <w:outlineLvl w:val="1"/>
    </w:pPr>
    <w:rPr>
      <w:rFonts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HeaderChar">
    <w:name w:val="Header Char"/>
    <w:basedOn w:val="DefaultParagraphFont"/>
    <w:link w:val="Header"/>
    <w:uiPriority w:val="99"/>
    <w:rsid w:val="00FC1EED"/>
    <w:rPr>
      <w:sz w:val="18"/>
      <w:szCs w:val="18"/>
    </w:rPr>
  </w:style>
  <w:style w:type="paragraph" w:styleId="Footer">
    <w:name w:val="footer"/>
    <w:basedOn w:val="Normal"/>
    <w:link w:val="FooterChar"/>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FooterChar">
    <w:name w:val="Footer Char"/>
    <w:basedOn w:val="DefaultParagraphFont"/>
    <w:link w:val="Footer"/>
    <w:uiPriority w:val="99"/>
    <w:rsid w:val="00FC1EED"/>
    <w:rPr>
      <w:sz w:val="18"/>
      <w:szCs w:val="18"/>
    </w:rPr>
  </w:style>
  <w:style w:type="character" w:customStyle="1" w:styleId="Heading1Char">
    <w:name w:val="Heading 1 Char"/>
    <w:basedOn w:val="DefaultParagraphFont"/>
    <w:link w:val="Heading1"/>
    <w:uiPriority w:val="9"/>
    <w:rsid w:val="00FC1EED"/>
    <w:rPr>
      <w:b/>
      <w:bCs/>
      <w:kern w:val="44"/>
      <w:szCs w:val="44"/>
    </w:rPr>
  </w:style>
  <w:style w:type="paragraph" w:styleId="CommentText">
    <w:name w:val="annotation text"/>
    <w:basedOn w:val="Normal"/>
    <w:link w:val="CommentTextChar"/>
    <w:uiPriority w:val="99"/>
    <w:unhideWhenUsed/>
    <w:rsid w:val="00FC1EED"/>
    <w:pPr>
      <w:jc w:val="left"/>
    </w:pPr>
  </w:style>
  <w:style w:type="character" w:customStyle="1" w:styleId="CommentTextChar">
    <w:name w:val="Comment Text Char"/>
    <w:basedOn w:val="DefaultParagraphFont"/>
    <w:link w:val="CommentText"/>
    <w:uiPriority w:val="99"/>
    <w:rsid w:val="00FC1EED"/>
    <w:rPr>
      <w:sz w:val="24"/>
    </w:rPr>
  </w:style>
  <w:style w:type="character" w:styleId="CommentReference">
    <w:name w:val="annotation reference"/>
    <w:basedOn w:val="DefaultParagraphFont"/>
    <w:uiPriority w:val="99"/>
    <w:semiHidden/>
    <w:unhideWhenUsed/>
    <w:rsid w:val="00FC1EED"/>
    <w:rPr>
      <w:sz w:val="16"/>
      <w:szCs w:val="16"/>
    </w:rPr>
  </w:style>
  <w:style w:type="table" w:styleId="TableGrid">
    <w:name w:val="Table Grid"/>
    <w:basedOn w:val="TableNormal"/>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7489C"/>
    <w:rPr>
      <w:rFonts w:cstheme="majorBidi"/>
      <w:b/>
      <w:bCs/>
      <w:sz w:val="24"/>
    </w:rPr>
  </w:style>
  <w:style w:type="character" w:customStyle="1" w:styleId="innerzoteroCitation">
    <w:name w:val="innerzoteroCitation"/>
    <w:basedOn w:val="DefaultParagraphFont"/>
    <w:rsid w:val="004D751B"/>
    <w:rPr>
      <w:b w:val="0"/>
      <w:i w:val="0"/>
      <w:color w:val="0000FF"/>
      <w:vertAlign w:val="baseline"/>
    </w:rPr>
  </w:style>
  <w:style w:type="character" w:customStyle="1" w:styleId="zoteroCitation">
    <w:name w:val="zoteroCitation"/>
    <w:basedOn w:val="DefaultParagraphFont"/>
    <w:rsid w:val="004D751B"/>
    <w:rPr>
      <w:b w:val="0"/>
      <w:i w:val="0"/>
      <w:color w:val="0000FF"/>
      <w:vertAlign w:val="baseline"/>
    </w:rPr>
  </w:style>
  <w:style w:type="paragraph" w:styleId="Bibliography">
    <w:name w:val="Bibliography"/>
    <w:basedOn w:val="Normal"/>
    <w:next w:val="Normal"/>
    <w:uiPriority w:val="37"/>
    <w:unhideWhenUsed/>
    <w:rsid w:val="004D751B"/>
    <w:pPr>
      <w:spacing w:after="240" w:line="240" w:lineRule="auto"/>
      <w:ind w:left="720" w:hanging="720"/>
    </w:pPr>
  </w:style>
  <w:style w:type="paragraph" w:styleId="ListParagraph">
    <w:name w:val="List Paragraph"/>
    <w:basedOn w:val="Normal"/>
    <w:uiPriority w:val="34"/>
    <w:qFormat/>
    <w:rsid w:val="00ED40EF"/>
    <w:pPr>
      <w:ind w:firstLine="420"/>
    </w:pPr>
  </w:style>
  <w:style w:type="paragraph" w:styleId="CommentSubject">
    <w:name w:val="annotation subject"/>
    <w:basedOn w:val="CommentText"/>
    <w:next w:val="CommentText"/>
    <w:link w:val="CommentSubjectChar"/>
    <w:uiPriority w:val="99"/>
    <w:semiHidden/>
    <w:unhideWhenUsed/>
    <w:rsid w:val="00C572F2"/>
    <w:rPr>
      <w:b/>
      <w:bCs/>
    </w:rPr>
  </w:style>
  <w:style w:type="character" w:customStyle="1" w:styleId="CommentSubjectChar">
    <w:name w:val="Comment Subject Char"/>
    <w:basedOn w:val="CommentTextChar"/>
    <w:link w:val="CommentSubject"/>
    <w:uiPriority w:val="99"/>
    <w:semiHidden/>
    <w:rsid w:val="00C572F2"/>
    <w:rPr>
      <w:b/>
      <w:bCs/>
      <w:sz w:val="24"/>
    </w:rPr>
  </w:style>
  <w:style w:type="paragraph" w:styleId="Revision">
    <w:name w:val="Revision"/>
    <w:hidden/>
    <w:uiPriority w:val="99"/>
    <w:semiHidden/>
    <w:rsid w:val="003633C7"/>
    <w:rPr>
      <w:sz w:val="24"/>
    </w:rPr>
  </w:style>
  <w:style w:type="character" w:styleId="Hyperlink">
    <w:name w:val="Hyperlink"/>
    <w:basedOn w:val="DefaultParagraphFont"/>
    <w:uiPriority w:val="99"/>
    <w:unhideWhenUsed/>
    <w:rsid w:val="006B2022"/>
    <w:rPr>
      <w:color w:val="0000FF"/>
      <w:u w:val="single"/>
    </w:rPr>
  </w:style>
  <w:style w:type="character" w:styleId="UnresolvedMention">
    <w:name w:val="Unresolved Mention"/>
    <w:basedOn w:val="DefaultParagraphFont"/>
    <w:uiPriority w:val="99"/>
    <w:semiHidden/>
    <w:unhideWhenUsed/>
    <w:rsid w:val="003D4FE5"/>
    <w:rPr>
      <w:color w:val="605E5C"/>
      <w:shd w:val="clear" w:color="auto" w:fill="E1DFDD"/>
    </w:rPr>
  </w:style>
  <w:style w:type="character" w:styleId="FollowedHyperlink">
    <w:name w:val="FollowedHyperlink"/>
    <w:basedOn w:val="DefaultParagraphFont"/>
    <w:uiPriority w:val="99"/>
    <w:semiHidden/>
    <w:unhideWhenUsed/>
    <w:rsid w:val="00D84BCB"/>
    <w:rPr>
      <w:color w:val="954F72" w:themeColor="followedHyperlink"/>
      <w:u w:val="single"/>
    </w:rPr>
  </w:style>
  <w:style w:type="paragraph" w:styleId="NormalWeb">
    <w:name w:val="Normal (Web)"/>
    <w:basedOn w:val="Normal"/>
    <w:uiPriority w:val="99"/>
    <w:semiHidden/>
    <w:unhideWhenUsed/>
    <w:rsid w:val="00E11429"/>
    <w:pPr>
      <w:widowControl/>
      <w:spacing w:before="100" w:beforeAutospacing="1" w:after="100" w:afterAutospacing="1" w:line="240" w:lineRule="auto"/>
      <w:ind w:firstLineChars="0" w:firstLine="0"/>
      <w:jc w:val="left"/>
    </w:pPr>
    <w:rPr>
      <w:rFonts w:ascii="SimSun" w:hAnsi="SimSun" w:cs="SimSun"/>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cp4715@hotmail.com" TargetMode="Externa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18</Pages>
  <Words>21548</Words>
  <Characters>122825</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Hu Chuan-Peng</cp:lastModifiedBy>
  <cp:revision>15</cp:revision>
  <dcterms:created xsi:type="dcterms:W3CDTF">2024-04-12T06:55:00Z</dcterms:created>
  <dcterms:modified xsi:type="dcterms:W3CDTF">2024-04-18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l86GSPo"/&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